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54DF3365" w14:textId="77777777" w:rsidR="009303D9" w:rsidRPr="008B6524" w:rsidRDefault="00B93C1C" w:rsidP="008B6524">
      <w:pPr>
        <w:pStyle w:val="papertitle"/>
        <w:spacing w:before="5pt" w:beforeAutospacing="1" w:after="5pt" w:afterAutospacing="1"/>
        <w:rPr>
          <w:kern w:val="48"/>
        </w:rPr>
      </w:pPr>
      <w:bookmarkStart w:id="0" w:name="_Hlk99015732"/>
      <w:bookmarkEnd w:id="0"/>
      <w:r>
        <w:rPr>
          <w:kern w:val="48"/>
        </w:rPr>
        <w:t>FoodFromGames</w:t>
      </w:r>
    </w:p>
    <w:p w14:paraId="11C395E4" w14:textId="77777777" w:rsidR="00D7522C" w:rsidRDefault="00D7522C" w:rsidP="00DF0814">
      <w:pPr>
        <w:pStyle w:val="Author"/>
        <w:spacing w:before="5pt" w:beforeAutospacing="1" w:after="5pt" w:afterAutospacing="1" w:line="6pt" w:lineRule="auto"/>
        <w:jc w:val="both"/>
        <w:rPr>
          <w:sz w:val="16"/>
          <w:szCs w:val="16"/>
        </w:rPr>
      </w:pPr>
    </w:p>
    <w:p w14:paraId="175A0A65" w14:textId="77777777" w:rsidR="00B93C1C" w:rsidRPr="00CA4392" w:rsidRDefault="00B93C1C" w:rsidP="00DF0814">
      <w:pPr>
        <w:pStyle w:val="Author"/>
        <w:spacing w:before="5pt" w:beforeAutospacing="1" w:after="5pt" w:afterAutospacing="1" w:line="6pt" w:lineRule="auto"/>
        <w:jc w:val="both"/>
        <w:rPr>
          <w:sz w:val="16"/>
          <w:szCs w:val="16"/>
        </w:rPr>
        <w:sectPr w:rsidR="00B93C1C" w:rsidRPr="00CA4392" w:rsidSect="003B4E04">
          <w:footerReference w:type="default" r:id="rId8"/>
          <w:footerReference w:type="first" r:id="rId9"/>
          <w:pgSz w:w="595.30pt" w:h="841.90pt" w:code="9"/>
          <w:pgMar w:top="27pt" w:right="44.65pt" w:bottom="72pt" w:left="44.65pt" w:header="36pt" w:footer="36pt" w:gutter="0pt"/>
          <w:cols w:space="36pt"/>
          <w:titlePg/>
          <w:docGrid w:linePitch="360"/>
        </w:sectPr>
      </w:pPr>
    </w:p>
    <w:p w14:paraId="744D91DD" w14:textId="77777777" w:rsidR="00BD670B" w:rsidRDefault="00A13044" w:rsidP="00BD670B">
      <w:pPr>
        <w:pStyle w:val="Author"/>
        <w:spacing w:before="5pt" w:beforeAutospacing="1"/>
        <w:rPr>
          <w:sz w:val="18"/>
          <w:szCs w:val="18"/>
        </w:rPr>
      </w:pPr>
      <w:r>
        <w:rPr>
          <w:sz w:val="18"/>
          <w:szCs w:val="18"/>
        </w:rPr>
        <w:t>Jaime Silva</w:t>
      </w:r>
      <w:r w:rsidR="001A3B3D" w:rsidRPr="00F847A6">
        <w:rPr>
          <w:sz w:val="18"/>
          <w:szCs w:val="18"/>
        </w:rPr>
        <w:t xml:space="preserve"> </w:t>
      </w:r>
      <w:r w:rsidR="001A3B3D" w:rsidRPr="00F847A6">
        <w:rPr>
          <w:sz w:val="18"/>
          <w:szCs w:val="18"/>
        </w:rPr>
        <w:br/>
      </w:r>
      <w:r>
        <w:rPr>
          <w:sz w:val="18"/>
          <w:szCs w:val="18"/>
        </w:rPr>
        <w:t>FoodFromGames</w:t>
      </w:r>
      <w:r w:rsidR="001A3B3D" w:rsidRPr="00F847A6">
        <w:rPr>
          <w:i/>
          <w:sz w:val="18"/>
          <w:szCs w:val="18"/>
        </w:rPr>
        <w:br/>
      </w:r>
      <w:r>
        <w:rPr>
          <w:sz w:val="18"/>
          <w:szCs w:val="18"/>
        </w:rPr>
        <w:t>Faro, Portugal</w:t>
      </w:r>
      <w:r w:rsidR="001A3B3D" w:rsidRPr="00F847A6">
        <w:rPr>
          <w:sz w:val="18"/>
          <w:szCs w:val="18"/>
        </w:rPr>
        <w:br/>
      </w:r>
      <w:r>
        <w:rPr>
          <w:sz w:val="18"/>
          <w:szCs w:val="18"/>
        </w:rPr>
        <w:t>jdsds.pt@gmail.com</w:t>
      </w:r>
    </w:p>
    <w:p w14:paraId="5EE1CEEF" w14:textId="77777777" w:rsidR="001A3B3D" w:rsidRPr="00F847A6" w:rsidRDefault="00BD670B" w:rsidP="007B6DDA">
      <w:pPr>
        <w:pStyle w:val="Author"/>
        <w:spacing w:before="5pt" w:beforeAutospacing="1"/>
        <w:rPr>
          <w:sz w:val="18"/>
          <w:szCs w:val="18"/>
        </w:rPr>
      </w:pPr>
      <w:r>
        <w:rPr>
          <w:sz w:val="18"/>
          <w:szCs w:val="18"/>
        </w:rPr>
        <w:br w:type="column"/>
      </w:r>
      <w:r w:rsidR="00A13044">
        <w:rPr>
          <w:sz w:val="18"/>
          <w:szCs w:val="18"/>
        </w:rPr>
        <w:t>Rodrigo Cardoso</w:t>
      </w:r>
      <w:r w:rsidR="001A3B3D" w:rsidRPr="00F847A6">
        <w:rPr>
          <w:sz w:val="18"/>
          <w:szCs w:val="18"/>
        </w:rPr>
        <w:br/>
      </w:r>
      <w:r w:rsidR="00A13044">
        <w:rPr>
          <w:sz w:val="18"/>
          <w:szCs w:val="18"/>
        </w:rPr>
        <w:t>FoodFromGames</w:t>
      </w:r>
      <w:r w:rsidR="001A3B3D" w:rsidRPr="00F847A6">
        <w:rPr>
          <w:i/>
          <w:sz w:val="18"/>
          <w:szCs w:val="18"/>
        </w:rPr>
        <w:br/>
      </w:r>
      <w:r w:rsidR="00A13044">
        <w:rPr>
          <w:sz w:val="18"/>
          <w:szCs w:val="18"/>
        </w:rPr>
        <w:t xml:space="preserve">Oliveira do Hospital, Portugal </w:t>
      </w:r>
      <w:r w:rsidR="001A3B3D" w:rsidRPr="00F847A6">
        <w:rPr>
          <w:sz w:val="18"/>
          <w:szCs w:val="18"/>
        </w:rPr>
        <w:br/>
      </w:r>
      <w:r w:rsidR="00A13044">
        <w:rPr>
          <w:sz w:val="18"/>
          <w:szCs w:val="18"/>
        </w:rPr>
        <w:t>cardoso.rodrigo1904@gmail.com</w:t>
      </w:r>
    </w:p>
    <w:p w14:paraId="17CC8636" w14:textId="77777777" w:rsidR="001A3B3D" w:rsidRPr="00F847A6" w:rsidRDefault="00BD670B" w:rsidP="00447BB9">
      <w:pPr>
        <w:pStyle w:val="Author"/>
        <w:spacing w:before="5pt" w:beforeAutospacing="1"/>
        <w:rPr>
          <w:sz w:val="18"/>
          <w:szCs w:val="18"/>
        </w:rPr>
      </w:pPr>
      <w:r>
        <w:rPr>
          <w:sz w:val="18"/>
          <w:szCs w:val="18"/>
        </w:rPr>
        <w:br w:type="column"/>
      </w:r>
      <w:r w:rsidR="00A13044">
        <w:rPr>
          <w:sz w:val="18"/>
          <w:szCs w:val="18"/>
        </w:rPr>
        <w:t>Dércio Batista</w:t>
      </w:r>
      <w:r w:rsidR="001A3B3D" w:rsidRPr="00F847A6">
        <w:rPr>
          <w:sz w:val="18"/>
          <w:szCs w:val="18"/>
        </w:rPr>
        <w:br/>
      </w:r>
      <w:r w:rsidR="00A13044">
        <w:rPr>
          <w:sz w:val="18"/>
          <w:szCs w:val="18"/>
        </w:rPr>
        <w:t>FoodFromGames</w:t>
      </w:r>
      <w:r w:rsidR="001A3B3D" w:rsidRPr="00F847A6">
        <w:rPr>
          <w:i/>
          <w:sz w:val="18"/>
          <w:szCs w:val="18"/>
        </w:rPr>
        <w:br/>
      </w:r>
      <w:r w:rsidR="00A13044">
        <w:rPr>
          <w:sz w:val="18"/>
          <w:szCs w:val="18"/>
        </w:rPr>
        <w:t>Lousã, Portugal</w:t>
      </w:r>
      <w:r w:rsidR="001A3B3D" w:rsidRPr="00F847A6">
        <w:rPr>
          <w:sz w:val="18"/>
          <w:szCs w:val="18"/>
        </w:rPr>
        <w:br/>
      </w:r>
      <w:r w:rsidR="00A13044">
        <w:rPr>
          <w:sz w:val="18"/>
          <w:szCs w:val="18"/>
        </w:rPr>
        <w:t>aroucepraia11@gmail.com</w:t>
      </w:r>
    </w:p>
    <w:p w14:paraId="1C4581DD"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3193B043"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09DDBDEE" w14:textId="7A189A3A" w:rsidR="00B93C1C" w:rsidRPr="00255604" w:rsidRDefault="00B93C1C" w:rsidP="00B93C1C">
      <w:pPr>
        <w:pStyle w:val="Abstract"/>
        <w:rPr>
          <w:rFonts w:eastAsia="Times New Roman"/>
          <w:i/>
        </w:rPr>
      </w:pPr>
      <w:r>
        <w:rPr>
          <w:i/>
          <w:iCs/>
          <w:lang w:val="pt-PT"/>
        </w:rPr>
        <w:t xml:space="preserve">Resumo </w:t>
      </w:r>
      <w:r>
        <w:rPr>
          <w:lang w:val="pt-PT"/>
        </w:rPr>
        <w:t xml:space="preserve">— </w:t>
      </w:r>
      <w:r w:rsidRPr="00255604">
        <w:rPr>
          <w:i/>
          <w:lang w:val="pt-PT"/>
        </w:rPr>
        <w:t xml:space="preserve">O projeto </w:t>
      </w:r>
      <w:r w:rsidR="00585F3E">
        <w:rPr>
          <w:i/>
          <w:lang w:val="pt-PT"/>
        </w:rPr>
        <w:t>consiste em</w:t>
      </w:r>
      <w:r w:rsidRPr="00255604">
        <w:rPr>
          <w:i/>
          <w:lang w:val="pt-PT"/>
        </w:rPr>
        <w:t xml:space="preserve"> desenhar uma aplicação móvel (Android) capaz de criar, visualizar e atualizar o menu de refeições, bem como proporcionar entretenimento através de vários </w:t>
      </w:r>
      <w:r w:rsidR="00585F3E" w:rsidRPr="00255604">
        <w:rPr>
          <w:i/>
          <w:lang w:val="pt-PT"/>
        </w:rPr>
        <w:t>minijogos</w:t>
      </w:r>
      <w:r w:rsidRPr="00255604">
        <w:rPr>
          <w:i/>
          <w:lang w:val="pt-PT"/>
        </w:rPr>
        <w:t xml:space="preserve">. A aplicação visa facilitar o procedimento das encomendas, bem como a preparação das refeições, de forma a reduzir o erro humano, bem como permitir que todo o processo seja conhecido </w:t>
      </w:r>
      <w:r w:rsidR="00585F3E">
        <w:rPr>
          <w:i/>
          <w:lang w:val="pt-PT"/>
        </w:rPr>
        <w:t>pelo</w:t>
      </w:r>
      <w:r w:rsidRPr="00255604">
        <w:rPr>
          <w:i/>
          <w:lang w:val="pt-PT"/>
        </w:rPr>
        <w:t xml:space="preserve"> cliente. Através da aplicação, o cliente poupa tempo devido à eficácia do processo de encomenda e à preparação do mesmo, bem como terá vantagens económicas a longo prazo. Por isso, o nosso projeto propõe automatizar a sua funcionalidade que é criar uma lista de encomendas com cada encomenda, permitindo que seja feita de forma rápida, intuitiva e eficaz. Consequentemente, isso gera aos nossos clientes a poupança de tempo, a redução de "mal-entendidos", ou seja, o erro do empregado "decorar" o pedido do cliente, simplesmente, o cliente seleciona na aplicação o que quer como refeição, interatividade entre clientes através de </w:t>
      </w:r>
      <w:r w:rsidR="00454EA8" w:rsidRPr="00255604">
        <w:rPr>
          <w:i/>
          <w:lang w:val="pt-PT"/>
        </w:rPr>
        <w:t>minijogos</w:t>
      </w:r>
      <w:r w:rsidRPr="00255604">
        <w:rPr>
          <w:i/>
          <w:lang w:val="pt-PT"/>
        </w:rPr>
        <w:t>, melhor planeamento e controlo, melhor monitorização do processo de encomendas e o estado da preparação das refeições. Além das vantagens acima mencionadas, a aplicação promove a poupança de papel, ajudando assim a preservar a natureza.</w:t>
      </w:r>
    </w:p>
    <w:p w14:paraId="1ACC00CC" w14:textId="1928EC77" w:rsidR="00DF0814" w:rsidRPr="00255604" w:rsidRDefault="009303D9" w:rsidP="006A36DC">
      <w:pPr>
        <w:pStyle w:val="Abstract"/>
        <w:rPr>
          <w:rFonts w:eastAsia="Times New Roman"/>
          <w:i/>
        </w:rPr>
      </w:pPr>
      <w:r>
        <w:rPr>
          <w:i/>
          <w:iCs/>
        </w:rPr>
        <w:t>Abstract</w:t>
      </w:r>
      <w:r>
        <w:t>—</w:t>
      </w:r>
      <w:r w:rsidR="00585F3E" w:rsidRPr="00585F3E">
        <w:t xml:space="preserve"> </w:t>
      </w:r>
      <w:r w:rsidR="00585F3E" w:rsidRPr="00585F3E">
        <w:rPr>
          <w:i/>
          <w:lang w:val="en"/>
        </w:rPr>
        <w:t>The project consists of developing a mobile application (Android) capable of creating, viewing, and updating the meal menu, as well as providing entertainment through various minigames. The application aims to facilitate the ordering procedure, as well as the preparation of meals, to reduce human error, as well as allowing the entire process to be known by the customer. Through the application, the customer saves time due to the diligence of the ordering process and the preparation itself, as well as savings in the long term. Therefore, our project automates its functionality, which is to create an order with each list, allowing it to be done quickly, intuitively, and effectively. Consequently, this saves our customers time, reduces "misunderstandings", that is, the customer's order simply selects in the application or what he wants as a meal, interactivity between customers through minigames, better and control, better monitoring of the ordering process and the status of meal preparation. In addition to the above-mentioned advantages, the application promotes paper saving, thus helping to preserve nature.</w:t>
      </w:r>
    </w:p>
    <w:p w14:paraId="1F474177" w14:textId="77777777" w:rsidR="009303D9" w:rsidRPr="004D72B5" w:rsidRDefault="004D72B5" w:rsidP="00972203">
      <w:pPr>
        <w:pStyle w:val="Keywords"/>
      </w:pPr>
      <w:r w:rsidRPr="004D72B5">
        <w:t>Keywords—</w:t>
      </w:r>
      <w:r w:rsidR="00B93C1C">
        <w:t>Kanban, Visual Studios 2020, Xamarim</w:t>
      </w:r>
    </w:p>
    <w:p w14:paraId="0BA74448" w14:textId="4D08B64C" w:rsidR="009303D9" w:rsidRPr="00D632BE" w:rsidRDefault="00656E56" w:rsidP="006B6B66">
      <w:pPr>
        <w:pStyle w:val="Ttulo1"/>
      </w:pPr>
      <w:r>
        <w:drawing>
          <wp:anchor distT="0" distB="0" distL="114300" distR="114300" simplePos="0" relativeHeight="251659776" behindDoc="0" locked="0" layoutInCell="1" allowOverlap="1" wp14:anchorId="253C9198" wp14:editId="3D2AECED">
            <wp:simplePos x="0" y="0"/>
            <wp:positionH relativeFrom="column">
              <wp:posOffset>3823335</wp:posOffset>
            </wp:positionH>
            <wp:positionV relativeFrom="paragraph">
              <wp:posOffset>142240</wp:posOffset>
            </wp:positionV>
            <wp:extent cx="2037080" cy="635"/>
            <wp:effectExtent l="0" t="0" r="1270" b="8255"/>
            <wp:wrapTopAndBottom/>
            <wp:docPr id="1" name="Caixa de texto 1"/>
            <wp:cNvGraphicFramePr/>
            <a:graphic xmlns:a="http://purl.oclc.org/ooxml/drawingml/main">
              <a:graphicData uri="http://schemas.microsoft.com/office/word/2010/wordprocessingShape">
                <wp:wsp>
                  <wp:cNvSpPr txBox="1"/>
                  <wp:spPr>
                    <a:xfrm>
                      <a:off x="0" y="0"/>
                      <a:ext cx="2037080" cy="635"/>
                    </a:xfrm>
                    <a:prstGeom prst="rect">
                      <a:avLst/>
                    </a:prstGeom>
                    <a:solidFill>
                      <a:prstClr val="white"/>
                    </a:solidFill>
                    <a:ln>
                      <a:noFill/>
                    </a:ln>
                  </wp:spPr>
                  <wp:txbx>
                    <wne:txbxContent>
                      <w:p w14:paraId="519BDA6D" w14:textId="76CE8B23" w:rsidR="00656E56" w:rsidRPr="00656E56" w:rsidRDefault="00656E56" w:rsidP="00656E56">
                        <w:pPr>
                          <w:pStyle w:val="Legenda"/>
                          <w:rPr>
                            <w:noProof/>
                            <w:spacing w:val="-1"/>
                            <w:lang w:eastAsia="x-none"/>
                          </w:rPr>
                        </w:pPr>
                        <w:proofErr w:type="spellStart"/>
                        <w:r w:rsidRPr="00656E56">
                          <w:rPr>
                            <w:b/>
                            <w:bCs/>
                            <w:sz w:val="16"/>
                            <w:szCs w:val="16"/>
                          </w:rPr>
                          <w:t>Figura</w:t>
                        </w:r>
                        <w:proofErr w:type="spellEnd"/>
                        <w:r w:rsidRPr="00656E56">
                          <w:rPr>
                            <w:b/>
                            <w:bCs/>
                            <w:sz w:val="16"/>
                            <w:szCs w:val="16"/>
                          </w:rPr>
                          <w:t xml:space="preserve"> </w:t>
                        </w:r>
                        <w:r w:rsidRPr="00656E56">
                          <w:rPr>
                            <w:b/>
                            <w:bCs/>
                            <w:sz w:val="16"/>
                            <w:szCs w:val="16"/>
                          </w:rPr>
                          <w:fldChar w:fldCharType="begin"/>
                        </w:r>
                        <w:r w:rsidRPr="00656E56">
                          <w:rPr>
                            <w:b/>
                            <w:bCs/>
                            <w:sz w:val="16"/>
                            <w:szCs w:val="16"/>
                          </w:rPr>
                          <w:instrText xml:space="preserve"> SEQ Figura \* ARABIC </w:instrText>
                        </w:r>
                        <w:r w:rsidRPr="00656E56">
                          <w:rPr>
                            <w:b/>
                            <w:bCs/>
                            <w:sz w:val="16"/>
                            <w:szCs w:val="16"/>
                          </w:rPr>
                          <w:fldChar w:fldCharType="separate"/>
                        </w:r>
                        <w:r w:rsidR="002C6B6B">
                          <w:rPr>
                            <w:b/>
                            <w:bCs/>
                            <w:noProof/>
                            <w:sz w:val="16"/>
                            <w:szCs w:val="16"/>
                          </w:rPr>
                          <w:t>1</w:t>
                        </w:r>
                        <w:r w:rsidRPr="00656E56">
                          <w:rPr>
                            <w:b/>
                            <w:bCs/>
                            <w:sz w:val="16"/>
                            <w:szCs w:val="16"/>
                          </w:rPr>
                          <w:fldChar w:fldCharType="end"/>
                        </w:r>
                        <w:r w:rsidRPr="00656E56">
                          <w:rPr>
                            <w:b/>
                            <w:bCs/>
                            <w:sz w:val="16"/>
                            <w:szCs w:val="16"/>
                          </w:rPr>
                          <w:t>:</w:t>
                        </w:r>
                        <w:r w:rsidRPr="00656E56">
                          <w:rPr>
                            <w:sz w:val="16"/>
                            <w:szCs w:val="16"/>
                          </w:rPr>
                          <w:t>Template tabbed</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14:sizeRelH relativeFrom="margin">
              <wp14:pctWidth>0%</wp14:pctWidth>
            </wp14:sizeRelH>
          </wp:anchor>
        </w:drawing>
      </w:r>
      <w:r w:rsidR="006458A6">
        <w:t>Introdução</w:t>
      </w:r>
    </w:p>
    <w:p w14:paraId="2AF32DAA" w14:textId="7514442D" w:rsidR="009303D9" w:rsidRPr="00DF0814" w:rsidRDefault="00DF0814" w:rsidP="00E7596C">
      <w:pPr>
        <w:pStyle w:val="Corpodetexto"/>
        <w:rPr>
          <w:lang w:val="pt-PT"/>
        </w:rPr>
      </w:pPr>
      <w:r>
        <w:rPr>
          <w:lang w:val="pt-PT"/>
        </w:rPr>
        <w:t xml:space="preserve">Neste projeto, no âmbito da Unidade Curricular </w:t>
      </w:r>
      <w:r w:rsidR="002D15EA">
        <w:rPr>
          <w:lang w:val="pt-PT"/>
        </w:rPr>
        <w:t>de Projeto e Desenvolvimento Informático, do 3º Ano da Licenciatura de Informática de Gestão, reunimos todas as nossas capacidades e qualidade</w:t>
      </w:r>
      <w:r w:rsidR="009434E3">
        <w:rPr>
          <w:lang w:val="pt-PT"/>
        </w:rPr>
        <w:t>s</w:t>
      </w:r>
      <w:r w:rsidR="002D15EA">
        <w:rPr>
          <w:lang w:val="pt-PT"/>
        </w:rPr>
        <w:t xml:space="preserve"> para desenvolver uma aplicação. Esta será para uso num restaurante</w:t>
      </w:r>
      <w:r w:rsidR="009434E3">
        <w:rPr>
          <w:lang w:val="pt-PT"/>
        </w:rPr>
        <w:t>/</w:t>
      </w:r>
      <w:r w:rsidR="002D15EA">
        <w:rPr>
          <w:lang w:val="pt-PT"/>
        </w:rPr>
        <w:t>bar onde os clientes terão a possibilidade de jogar uns contra os outros de forma a obter prémios e irá proporcionar uma forma de efetuar pedidos, processá-los, informar os clientes do progresso e efetuar pagamentos de forma mais eficiente, como também ajudará o meio ambiente com o desperdício de papel.</w:t>
      </w:r>
      <w:r>
        <w:rPr>
          <w:lang w:val="pt-PT"/>
        </w:rPr>
        <w:t xml:space="preserve"> </w:t>
      </w:r>
    </w:p>
    <w:p w14:paraId="4E2B8C61" w14:textId="77777777" w:rsidR="009303D9" w:rsidRPr="006B6B66" w:rsidRDefault="006458A6" w:rsidP="006B6B66">
      <w:pPr>
        <w:pStyle w:val="Ttulo1"/>
      </w:pPr>
      <w:r>
        <w:t>Desenvolvimento da pesquisa</w:t>
      </w:r>
    </w:p>
    <w:p w14:paraId="77B532DC" w14:textId="352F6209" w:rsidR="009303D9" w:rsidRPr="006458A6" w:rsidRDefault="006458A6" w:rsidP="00E7596C">
      <w:pPr>
        <w:pStyle w:val="Corpodetexto"/>
        <w:rPr>
          <w:lang w:val="pt-PT"/>
        </w:rPr>
      </w:pPr>
      <w:r>
        <w:rPr>
          <w:lang w:val="pt-PT"/>
        </w:rPr>
        <w:t xml:space="preserve">A metodologia de gestão de projeto utilizada é Kanban, onde iremos atualizar o cliente e o professor de forma regular enquanto </w:t>
      </w:r>
      <w:r w:rsidR="00B93C1C">
        <w:rPr>
          <w:lang w:val="pt-PT"/>
        </w:rPr>
        <w:t>o projeto é desenvolvido. Iremos dividir o trabalho em 5 fases sendo estas delimitadas pelas datas de entrega das atividades auferidas pelo professor, sendo que em cada uma delas temos tarefas atribuídas a cada pessoa do grupo. As maiores dificuldades que iremos encontrar serão no processo de criação da aplicação</w:t>
      </w:r>
      <w:r w:rsidR="009434E3">
        <w:rPr>
          <w:lang w:val="pt-PT"/>
        </w:rPr>
        <w:t xml:space="preserve">, </w:t>
      </w:r>
      <w:r w:rsidR="00B93C1C">
        <w:rPr>
          <w:lang w:val="pt-PT"/>
        </w:rPr>
        <w:t>pois nenhum dos membros tem qualquer conhecimento na área. Para tal será utilizado a aplicação Visual Studio 2020 onde utilizaremos a tecnologia Xamarim.</w:t>
      </w:r>
    </w:p>
    <w:p w14:paraId="7D6D2904" w14:textId="77777777" w:rsidR="009303D9" w:rsidRDefault="00FF1B44" w:rsidP="006B6B66">
      <w:pPr>
        <w:pStyle w:val="Ttulo1"/>
      </w:pPr>
      <w:r>
        <w:t>Pressupostos Teóricos</w:t>
      </w:r>
    </w:p>
    <w:p w14:paraId="5FCB6B79" w14:textId="08B3ECB9" w:rsidR="00D7522C" w:rsidRDefault="00FF1B44" w:rsidP="00E7596C">
      <w:pPr>
        <w:pStyle w:val="Corpodetexto"/>
        <w:rPr>
          <w:lang w:val="pt-PT"/>
        </w:rPr>
      </w:pPr>
      <w:r>
        <w:rPr>
          <w:lang w:val="pt-PT"/>
        </w:rPr>
        <w:t xml:space="preserve">As principais fontes teóricas estão agrupadas em sites de </w:t>
      </w:r>
      <w:r w:rsidR="00454EA8">
        <w:rPr>
          <w:lang w:val="pt-PT"/>
        </w:rPr>
        <w:t>auxílio</w:t>
      </w:r>
      <w:r>
        <w:rPr>
          <w:lang w:val="pt-PT"/>
        </w:rPr>
        <w:t xml:space="preserve"> à programação em C# que é a linguagem utilizada no Xamarim. Será utilizado o Xamarim</w:t>
      </w:r>
      <w:r w:rsidR="009434E3">
        <w:rPr>
          <w:lang w:val="pt-PT"/>
        </w:rPr>
        <w:t>,</w:t>
      </w:r>
      <w:r>
        <w:rPr>
          <w:lang w:val="pt-PT"/>
        </w:rPr>
        <w:t xml:space="preserve"> pois </w:t>
      </w:r>
      <w:r w:rsidR="00454EA8">
        <w:rPr>
          <w:lang w:val="pt-PT"/>
        </w:rPr>
        <w:t xml:space="preserve">é das poucas plataformas que possibilita a implementação dos jogos na própria aplicação da ementa, como também tem uma funcionalidade de Hot </w:t>
      </w:r>
      <w:proofErr w:type="spellStart"/>
      <w:r w:rsidR="00454EA8">
        <w:rPr>
          <w:lang w:val="pt-PT"/>
        </w:rPr>
        <w:t>Reload</w:t>
      </w:r>
      <w:proofErr w:type="spellEnd"/>
      <w:r w:rsidR="00454EA8">
        <w:rPr>
          <w:lang w:val="pt-PT"/>
        </w:rPr>
        <w:t xml:space="preserve"> que nos permite visualizar as alterações ao código</w:t>
      </w:r>
      <w:r w:rsidR="009434E3">
        <w:rPr>
          <w:lang w:val="pt-PT"/>
        </w:rPr>
        <w:t>,</w:t>
      </w:r>
      <w:r w:rsidR="00454EA8">
        <w:rPr>
          <w:lang w:val="pt-PT"/>
        </w:rPr>
        <w:t xml:space="preserve"> diretamente ao vivo</w:t>
      </w:r>
      <w:r w:rsidR="009434E3">
        <w:rPr>
          <w:lang w:val="pt-PT"/>
        </w:rPr>
        <w:t>,</w:t>
      </w:r>
      <w:r w:rsidR="00454EA8">
        <w:rPr>
          <w:lang w:val="pt-PT"/>
        </w:rPr>
        <w:t xml:space="preserve"> num emulador ou mesmo no nosso dispositivo móvel.</w:t>
      </w:r>
      <w:r w:rsidR="001912A5">
        <w:rPr>
          <w:lang w:val="pt-PT"/>
        </w:rPr>
        <w:t xml:space="preserve"> </w:t>
      </w:r>
    </w:p>
    <w:p w14:paraId="19E6E5E3" w14:textId="7A935694" w:rsidR="007E153E" w:rsidRDefault="001D4774" w:rsidP="007E153E">
      <w:pPr>
        <w:pStyle w:val="Corpodetexto"/>
        <w:rPr>
          <w:lang w:val="pt-PT"/>
        </w:rPr>
      </w:pPr>
      <w:r>
        <w:rPr>
          <w:noProof/>
          <w:lang w:val="pt-PT"/>
        </w:rPr>
        <w:drawing>
          <wp:anchor distT="0" distB="0" distL="114300" distR="114300" simplePos="0" relativeHeight="251656704" behindDoc="0" locked="0" layoutInCell="1" allowOverlap="1" wp14:anchorId="744890C1" wp14:editId="32D01392">
            <wp:simplePos x="0" y="0"/>
            <wp:positionH relativeFrom="column">
              <wp:posOffset>1220470</wp:posOffset>
            </wp:positionH>
            <wp:positionV relativeFrom="paragraph">
              <wp:posOffset>1165225</wp:posOffset>
            </wp:positionV>
            <wp:extent cx="742950" cy="1276350"/>
            <wp:effectExtent l="0" t="0" r="0" b="0"/>
            <wp:wrapTopAndBottom/>
            <wp:docPr id="2" name="Imagem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2950" cy="1276350"/>
                    </a:xfrm>
                    <a:prstGeom prst="rect">
                      <a:avLst/>
                    </a:prstGeom>
                    <a:noFill/>
                    <a:ln>
                      <a:noFill/>
                    </a:ln>
                  </pic:spPr>
                </pic:pic>
              </a:graphicData>
            </a:graphic>
            <wp14:sizeRelH relativeFrom="page">
              <wp14:pctWidth>0%</wp14:pctWidth>
            </wp14:sizeRelH>
            <wp14:sizeRelV relativeFrom="page">
              <wp14:pctHeight>0%</wp14:pctHeight>
            </wp14:sizeRelV>
          </wp:anchor>
        </w:drawing>
      </w:r>
      <w:r w:rsidR="001912A5">
        <w:rPr>
          <w:lang w:val="pt-PT"/>
        </w:rPr>
        <w:t xml:space="preserve">O Xamarim disponibiliza vários templates que facilita a criação gráfica simples e inicial de qualquer aplicação, e através da </w:t>
      </w:r>
      <w:r w:rsidR="007E153E">
        <w:rPr>
          <w:lang w:val="pt-PT"/>
        </w:rPr>
        <w:t>análise</w:t>
      </w:r>
      <w:r w:rsidR="001912A5">
        <w:rPr>
          <w:lang w:val="pt-PT"/>
        </w:rPr>
        <w:t xml:space="preserve"> de muitas outras ementas online decidimos utilizar a opção tabbed que é um ambiente gráfico onde as opções e outras janelas são apresentadas na parte sul da aplicação.</w:t>
      </w:r>
      <w:r w:rsidR="007E153E">
        <w:rPr>
          <w:lang w:val="pt-PT"/>
        </w:rPr>
        <w:t xml:space="preserve"> Em seguida podemos verificar o </w:t>
      </w:r>
      <w:proofErr w:type="spellStart"/>
      <w:r w:rsidR="007E153E">
        <w:rPr>
          <w:lang w:val="pt-PT"/>
        </w:rPr>
        <w:t>template</w:t>
      </w:r>
      <w:proofErr w:type="spellEnd"/>
      <w:r w:rsidR="007E153E">
        <w:rPr>
          <w:lang w:val="pt-PT"/>
        </w:rPr>
        <w:t xml:space="preserve"> tabbed</w:t>
      </w:r>
      <w:r w:rsidR="00AB49BA">
        <w:rPr>
          <w:lang w:val="pt-PT"/>
        </w:rPr>
        <w:t xml:space="preserve"> (</w:t>
      </w:r>
      <w:r w:rsidR="00AB49BA" w:rsidRPr="00AB49BA">
        <w:rPr>
          <w:b/>
          <w:bCs/>
          <w:lang w:val="pt-PT"/>
        </w:rPr>
        <w:t>Fig.1</w:t>
      </w:r>
      <w:r w:rsidR="00AB49BA">
        <w:rPr>
          <w:lang w:val="pt-PT"/>
        </w:rPr>
        <w:t>)</w:t>
      </w:r>
      <w:r w:rsidR="007E153E">
        <w:rPr>
          <w:lang w:val="pt-PT"/>
        </w:rPr>
        <w:t xml:space="preserve"> disponibilizado pelo próprio Xamarim.</w:t>
      </w:r>
    </w:p>
    <w:p w14:paraId="16882ADE" w14:textId="77777777" w:rsidR="001912A5" w:rsidRDefault="001912A5" w:rsidP="00E7596C">
      <w:pPr>
        <w:pStyle w:val="Corpodetexto"/>
        <w:rPr>
          <w:lang w:val="pt-PT"/>
        </w:rPr>
      </w:pPr>
      <w:r>
        <w:rPr>
          <w:lang w:val="pt-PT"/>
        </w:rPr>
        <w:t>C# é uma linguagem que muitos dizem ser recente, tendo surgido em 2001</w:t>
      </w:r>
      <w:r w:rsidR="007E153E">
        <w:rPr>
          <w:lang w:val="pt-PT"/>
        </w:rPr>
        <w:t xml:space="preserve">, baseada principalmente do C++, Pascoal e Java é uma linguagem simples e dinâmica, tem como destino o geral e mais orientada para objetos. </w:t>
      </w:r>
    </w:p>
    <w:p w14:paraId="00E13F99" w14:textId="77777777" w:rsidR="001D4774" w:rsidRDefault="001D4774" w:rsidP="001D4774">
      <w:pPr>
        <w:pStyle w:val="Ttulo1"/>
      </w:pPr>
      <w:r>
        <w:t>Tema do projeto</w:t>
      </w:r>
    </w:p>
    <w:p w14:paraId="5C5185DB" w14:textId="77777777" w:rsidR="009303D9" w:rsidRDefault="00945ED6" w:rsidP="00ED0149">
      <w:pPr>
        <w:pStyle w:val="Ttulo2"/>
      </w:pPr>
      <w:r>
        <w:t>Titulo</w:t>
      </w:r>
    </w:p>
    <w:p w14:paraId="3E890205" w14:textId="157E4AF5" w:rsidR="009303D9" w:rsidRPr="001D4774" w:rsidRDefault="001D4774" w:rsidP="00E7596C">
      <w:pPr>
        <w:pStyle w:val="Corpodetexto"/>
        <w:rPr>
          <w:lang w:val="pt-PT"/>
        </w:rPr>
      </w:pPr>
      <w:r>
        <w:rPr>
          <w:lang w:val="pt-PT"/>
        </w:rPr>
        <w:t>Foi decidido este nome</w:t>
      </w:r>
      <w:r w:rsidR="00945ED6">
        <w:rPr>
          <w:lang w:val="pt-PT"/>
        </w:rPr>
        <w:t>, “</w:t>
      </w:r>
      <w:proofErr w:type="spellStart"/>
      <w:r w:rsidR="00945ED6">
        <w:rPr>
          <w:lang w:val="pt-PT"/>
        </w:rPr>
        <w:t>FoodFromGames</w:t>
      </w:r>
      <w:proofErr w:type="spellEnd"/>
      <w:r w:rsidR="00945ED6">
        <w:rPr>
          <w:lang w:val="pt-PT"/>
        </w:rPr>
        <w:t>”</w:t>
      </w:r>
      <w:r w:rsidR="00266E84">
        <w:rPr>
          <w:lang w:val="pt-PT"/>
        </w:rPr>
        <w:t>,</w:t>
      </w:r>
      <w:r>
        <w:rPr>
          <w:lang w:val="pt-PT"/>
        </w:rPr>
        <w:t xml:space="preserve"> visto que relaciona ambos os tópicos principais do nosso projeto sendo estes a comida e os jogos.</w:t>
      </w:r>
    </w:p>
    <w:p w14:paraId="291F487E" w14:textId="77777777" w:rsidR="001D4774" w:rsidRPr="005B520E" w:rsidRDefault="001D4774" w:rsidP="001D4774">
      <w:pPr>
        <w:pStyle w:val="Ttulo2"/>
      </w:pPr>
      <w:r>
        <w:t>Slogan</w:t>
      </w:r>
    </w:p>
    <w:p w14:paraId="302CD8F9" w14:textId="77A5045B" w:rsidR="00945ED6" w:rsidRDefault="00945ED6" w:rsidP="00945ED6">
      <w:pPr>
        <w:pStyle w:val="Corpodetexto"/>
        <w:rPr>
          <w:lang w:val="pt-PT"/>
        </w:rPr>
      </w:pPr>
      <w:r>
        <w:rPr>
          <w:lang w:val="pt-PT"/>
        </w:rPr>
        <w:t xml:space="preserve">O slogan escolhido foi </w:t>
      </w:r>
      <w:r w:rsidR="001D4774">
        <w:rPr>
          <w:lang w:val="pt-PT"/>
        </w:rPr>
        <w:t xml:space="preserve">“More </w:t>
      </w:r>
      <w:proofErr w:type="spellStart"/>
      <w:r w:rsidR="001D4774">
        <w:rPr>
          <w:lang w:val="pt-PT"/>
        </w:rPr>
        <w:t>wins</w:t>
      </w:r>
      <w:proofErr w:type="spellEnd"/>
      <w:r w:rsidR="001D4774">
        <w:rPr>
          <w:lang w:val="pt-PT"/>
        </w:rPr>
        <w:t xml:space="preserve"> more food”</w:t>
      </w:r>
      <w:r w:rsidR="00266E84">
        <w:rPr>
          <w:lang w:val="pt-PT"/>
        </w:rPr>
        <w:t>,</w:t>
      </w:r>
      <w:r>
        <w:rPr>
          <w:lang w:val="pt-PT"/>
        </w:rPr>
        <w:t xml:space="preserve"> pois o objetivo secundário para além da ementa é mesmo is</w:t>
      </w:r>
      <w:r w:rsidR="00266E84">
        <w:rPr>
          <w:lang w:val="pt-PT"/>
        </w:rPr>
        <w:t>s</w:t>
      </w:r>
      <w:r>
        <w:rPr>
          <w:lang w:val="pt-PT"/>
        </w:rPr>
        <w:t>o, ganhar para ganhar.</w:t>
      </w:r>
    </w:p>
    <w:p w14:paraId="438CA212" w14:textId="77777777" w:rsidR="00945ED6" w:rsidRPr="001D4774" w:rsidRDefault="00945ED6" w:rsidP="00945ED6">
      <w:pPr>
        <w:pStyle w:val="Corpodetexto"/>
        <w:rPr>
          <w:lang w:val="pt-PT"/>
        </w:rPr>
      </w:pPr>
    </w:p>
    <w:p w14:paraId="05326FAC" w14:textId="77777777" w:rsidR="009303D9" w:rsidRPr="005B520E" w:rsidRDefault="00945ED6" w:rsidP="00ED0149">
      <w:pPr>
        <w:pStyle w:val="Ttulo2"/>
      </w:pPr>
      <w:r>
        <w:t>Logotipo</w:t>
      </w:r>
    </w:p>
    <w:p w14:paraId="570EDCB6" w14:textId="14A17B78" w:rsidR="00031D66" w:rsidRDefault="00656E56" w:rsidP="00656E56">
      <w:pPr>
        <w:pStyle w:val="Corpodetexto"/>
        <w:rPr>
          <w:lang w:val="pt-PT"/>
        </w:rPr>
      </w:pPr>
      <w:r>
        <w:rPr>
          <w:noProof/>
        </w:rPr>
        <w:drawing>
          <wp:anchor distT="0" distB="0" distL="114300" distR="114300" simplePos="0" relativeHeight="251661824" behindDoc="0" locked="0" layoutInCell="1" allowOverlap="1" wp14:anchorId="4B5D720F" wp14:editId="738B88D9">
            <wp:simplePos x="0" y="0"/>
            <wp:positionH relativeFrom="column">
              <wp:posOffset>633095</wp:posOffset>
            </wp:positionH>
            <wp:positionV relativeFrom="paragraph">
              <wp:posOffset>2104390</wp:posOffset>
            </wp:positionV>
            <wp:extent cx="1639570" cy="635"/>
            <wp:effectExtent l="0" t="0" r="0" b="8255"/>
            <wp:wrapTopAndBottom/>
            <wp:docPr id="11" name="Caixa de texto 11"/>
            <wp:cNvGraphicFramePr/>
            <a:graphic xmlns:a="http://purl.oclc.org/ooxml/drawingml/main">
              <a:graphicData uri="http://schemas.microsoft.com/office/word/2010/wordprocessingShape">
                <wp:wsp>
                  <wp:cNvSpPr txBox="1"/>
                  <wp:spPr>
                    <a:xfrm>
                      <a:off x="0" y="0"/>
                      <a:ext cx="1639570" cy="635"/>
                    </a:xfrm>
                    <a:prstGeom prst="rect">
                      <a:avLst/>
                    </a:prstGeom>
                    <a:solidFill>
                      <a:prstClr val="white"/>
                    </a:solidFill>
                    <a:ln>
                      <a:noFill/>
                    </a:ln>
                  </wp:spPr>
                  <wp:txbx>
                    <wne:txbxContent>
                      <w:p w14:paraId="59526915" w14:textId="7E58E4C1" w:rsidR="00656E56" w:rsidRPr="00656E56" w:rsidRDefault="00656E56" w:rsidP="00656E56">
                        <w:pPr>
                          <w:pStyle w:val="Legenda"/>
                          <w:rPr>
                            <w:noProof/>
                            <w:spacing w:val="-1"/>
                            <w:lang w:eastAsia="x-none"/>
                          </w:rPr>
                        </w:pPr>
                        <w:proofErr w:type="spellStart"/>
                        <w:r w:rsidRPr="00656E56">
                          <w:rPr>
                            <w:b/>
                            <w:bCs/>
                            <w:sz w:val="16"/>
                            <w:szCs w:val="16"/>
                          </w:rPr>
                          <w:t>Figura</w:t>
                        </w:r>
                        <w:proofErr w:type="spellEnd"/>
                        <w:r w:rsidRPr="00656E56">
                          <w:rPr>
                            <w:b/>
                            <w:bCs/>
                            <w:sz w:val="16"/>
                            <w:szCs w:val="16"/>
                          </w:rPr>
                          <w:t xml:space="preserve"> </w:t>
                        </w:r>
                        <w:r w:rsidRPr="00656E56">
                          <w:rPr>
                            <w:b/>
                            <w:bCs/>
                            <w:sz w:val="16"/>
                            <w:szCs w:val="16"/>
                          </w:rPr>
                          <w:fldChar w:fldCharType="begin"/>
                        </w:r>
                        <w:r w:rsidRPr="00656E56">
                          <w:rPr>
                            <w:b/>
                            <w:bCs/>
                            <w:sz w:val="16"/>
                            <w:szCs w:val="16"/>
                          </w:rPr>
                          <w:instrText xml:space="preserve"> SEQ Figura \* ARABIC </w:instrText>
                        </w:r>
                        <w:r w:rsidRPr="00656E56">
                          <w:rPr>
                            <w:b/>
                            <w:bCs/>
                            <w:sz w:val="16"/>
                            <w:szCs w:val="16"/>
                          </w:rPr>
                          <w:fldChar w:fldCharType="separate"/>
                        </w:r>
                        <w:r w:rsidR="002C6B6B">
                          <w:rPr>
                            <w:b/>
                            <w:bCs/>
                            <w:noProof/>
                            <w:sz w:val="16"/>
                            <w:szCs w:val="16"/>
                          </w:rPr>
                          <w:t>2</w:t>
                        </w:r>
                        <w:r w:rsidRPr="00656E56">
                          <w:rPr>
                            <w:b/>
                            <w:bCs/>
                            <w:sz w:val="16"/>
                            <w:szCs w:val="16"/>
                          </w:rPr>
                          <w:fldChar w:fldCharType="end"/>
                        </w:r>
                        <w:r w:rsidRPr="00656E56">
                          <w:rPr>
                            <w:b/>
                            <w:bCs/>
                            <w:sz w:val="16"/>
                            <w:szCs w:val="16"/>
                          </w:rPr>
                          <w:t>:</w:t>
                        </w:r>
                        <w:r w:rsidRPr="00656E56">
                          <w:rPr>
                            <w:sz w:val="16"/>
                            <w:szCs w:val="16"/>
                          </w:rPr>
                          <w:t xml:space="preserve"> </w:t>
                        </w:r>
                        <w:proofErr w:type="spellStart"/>
                        <w:r w:rsidRPr="00656E56">
                          <w:rPr>
                            <w:sz w:val="16"/>
                            <w:szCs w:val="16"/>
                          </w:rPr>
                          <w:t>Logotipo</w:t>
                        </w:r>
                        <w:proofErr w:type="spellEnd"/>
                        <w:r w:rsidRPr="00656E56">
                          <w:rPr>
                            <w:sz w:val="16"/>
                            <w:szCs w:val="16"/>
                          </w:rPr>
                          <w:t xml:space="preserve"> da </w:t>
                        </w:r>
                        <w:proofErr w:type="spellStart"/>
                        <w:r w:rsidRPr="00656E56">
                          <w:rPr>
                            <w:sz w:val="16"/>
                            <w:szCs w:val="16"/>
                          </w:rPr>
                          <w:t>aplicação</w:t>
                        </w:r>
                        <w:proofErr w:type="spellEnd"/>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14:sizeRelH relativeFrom="margin">
              <wp14:pctWidth>0%</wp14:pctWidth>
            </wp14:sizeRelH>
          </wp:anchor>
        </w:drawing>
      </w:r>
      <w:r w:rsidR="00945ED6">
        <w:rPr>
          <w:noProof/>
          <w:lang w:val="pt-PT"/>
        </w:rPr>
        <w:drawing>
          <wp:anchor distT="0" distB="0" distL="114300" distR="114300" simplePos="0" relativeHeight="251657728" behindDoc="0" locked="0" layoutInCell="1" allowOverlap="1" wp14:anchorId="7F0F9EEA" wp14:editId="4B0DF19B">
            <wp:simplePos x="0" y="0"/>
            <wp:positionH relativeFrom="column">
              <wp:posOffset>805180</wp:posOffset>
            </wp:positionH>
            <wp:positionV relativeFrom="paragraph">
              <wp:posOffset>581660</wp:posOffset>
            </wp:positionV>
            <wp:extent cx="1466850" cy="1466850"/>
            <wp:effectExtent l="0" t="0" r="0" b="0"/>
            <wp:wrapTopAndBottom/>
            <wp:docPr id="6" name="Imagem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66850" cy="1466850"/>
                    </a:xfrm>
                    <a:prstGeom prst="rect">
                      <a:avLst/>
                    </a:prstGeom>
                    <a:noFill/>
                    <a:ln>
                      <a:noFill/>
                    </a:ln>
                  </pic:spPr>
                </pic:pic>
              </a:graphicData>
            </a:graphic>
            <wp14:sizeRelH relativeFrom="page">
              <wp14:pctWidth>0%</wp14:pctWidth>
            </wp14:sizeRelH>
            <wp14:sizeRelV relativeFrom="page">
              <wp14:pctHeight>0%</wp14:pctHeight>
            </wp14:sizeRelV>
          </wp:anchor>
        </w:drawing>
      </w:r>
      <w:r w:rsidR="00945ED6">
        <w:rPr>
          <w:lang w:val="pt-PT"/>
        </w:rPr>
        <w:t>O logotipo escolhido simboliza os aparelhos que serão utilizados nas mesas segurando os utensílios necessários para comer. Desta forma juntámos os dois temas principais mais uma vez</w:t>
      </w:r>
      <w:r w:rsidR="00AB49BA">
        <w:rPr>
          <w:lang w:val="pt-PT"/>
        </w:rPr>
        <w:t xml:space="preserve"> </w:t>
      </w:r>
      <w:r>
        <w:rPr>
          <w:lang w:val="pt-PT"/>
        </w:rPr>
        <w:t>(</w:t>
      </w:r>
      <w:r w:rsidRPr="00AB49BA">
        <w:rPr>
          <w:b/>
          <w:bCs/>
          <w:lang w:val="pt-PT"/>
        </w:rPr>
        <w:t>Fig.2</w:t>
      </w:r>
      <w:r>
        <w:rPr>
          <w:lang w:val="pt-PT"/>
        </w:rPr>
        <w:t>)</w:t>
      </w:r>
      <w:r w:rsidR="00AB49BA">
        <w:rPr>
          <w:lang w:val="pt-PT"/>
        </w:rPr>
        <w:t>.</w:t>
      </w:r>
    </w:p>
    <w:p w14:paraId="70361C83" w14:textId="77777777" w:rsidR="00031D66" w:rsidRDefault="00031D66" w:rsidP="00031D66">
      <w:pPr>
        <w:pStyle w:val="Ttulo1"/>
      </w:pPr>
      <w:r>
        <w:t>Análise de concorrentes</w:t>
      </w:r>
    </w:p>
    <w:p w14:paraId="66F0CB18" w14:textId="77BC9424" w:rsidR="00031D66" w:rsidRPr="001D4774" w:rsidRDefault="00031D66" w:rsidP="00031D66">
      <w:pPr>
        <w:pStyle w:val="Corpodetexto"/>
        <w:rPr>
          <w:lang w:val="pt-PT"/>
        </w:rPr>
      </w:pPr>
      <w:r>
        <w:rPr>
          <w:lang w:val="pt-PT"/>
        </w:rPr>
        <w:t>Foi feita também uma análise ao mercado para procurar projetos similares, de forma a termos uma noção de preços e como é que estes foram desenvolvidos. Em anexo (</w:t>
      </w:r>
      <w:hyperlink w:anchor="_Anexo_I" w:history="1">
        <w:r w:rsidRPr="0071732B">
          <w:rPr>
            <w:rStyle w:val="Hiperligao"/>
            <w:b/>
            <w:lang w:val="pt-PT"/>
          </w:rPr>
          <w:t xml:space="preserve">Anexo </w:t>
        </w:r>
        <w:r w:rsidR="0071732B" w:rsidRPr="0071732B">
          <w:rPr>
            <w:rStyle w:val="Hiperligao"/>
            <w:b/>
            <w:lang w:val="pt-PT"/>
          </w:rPr>
          <w:t>I</w:t>
        </w:r>
      </w:hyperlink>
      <w:r>
        <w:rPr>
          <w:lang w:val="pt-PT"/>
        </w:rPr>
        <w:t xml:space="preserve">) </w:t>
      </w:r>
      <w:r w:rsidR="00266E84">
        <w:rPr>
          <w:lang w:val="pt-PT"/>
        </w:rPr>
        <w:t>encontra-se</w:t>
      </w:r>
      <w:r>
        <w:rPr>
          <w:lang w:val="pt-PT"/>
        </w:rPr>
        <w:t xml:space="preserve"> essa análise às </w:t>
      </w:r>
      <w:r w:rsidR="00266E84">
        <w:rPr>
          <w:lang w:val="pt-PT"/>
        </w:rPr>
        <w:t xml:space="preserve">respetivas </w:t>
      </w:r>
      <w:r>
        <w:rPr>
          <w:lang w:val="pt-PT"/>
        </w:rPr>
        <w:t>empresas: McDonald, Brunn’s, Cinema NOS e IRT.</w:t>
      </w:r>
    </w:p>
    <w:p w14:paraId="3EAC3B26" w14:textId="77777777" w:rsidR="009303D9" w:rsidRPr="005B520E" w:rsidRDefault="009303D9" w:rsidP="00031D66">
      <w:pPr>
        <w:pStyle w:val="Corpodetexto"/>
        <w:ind w:firstLine="0pt"/>
      </w:pPr>
    </w:p>
    <w:p w14:paraId="7065FC11" w14:textId="77777777" w:rsidR="009303D9" w:rsidRDefault="00B42777" w:rsidP="006B6B66">
      <w:pPr>
        <w:pStyle w:val="Ttulo1"/>
      </w:pPr>
      <w:r>
        <w:t>Gestão de projeto</w:t>
      </w:r>
    </w:p>
    <w:p w14:paraId="1383FB29" w14:textId="77777777" w:rsidR="009303D9" w:rsidRPr="00B42777" w:rsidRDefault="00B42777" w:rsidP="00E7596C">
      <w:pPr>
        <w:pStyle w:val="Corpodetexto"/>
        <w:rPr>
          <w:lang w:val="pt-PT"/>
        </w:rPr>
      </w:pPr>
      <w:r>
        <w:rPr>
          <w:lang w:val="pt-PT"/>
        </w:rPr>
        <w:t>Como acima referido foi utilizada a metodologia de gestão de projeto Kanban.</w:t>
      </w:r>
    </w:p>
    <w:p w14:paraId="4947056C" w14:textId="77777777" w:rsidR="009303D9" w:rsidRDefault="00B42777" w:rsidP="00ED0149">
      <w:pPr>
        <w:pStyle w:val="Ttulo2"/>
      </w:pPr>
      <w:r>
        <w:t>Trello</w:t>
      </w:r>
    </w:p>
    <w:p w14:paraId="44A7DC8C" w14:textId="6C9688C7" w:rsidR="009303D9" w:rsidRPr="00B42777" w:rsidRDefault="00B42777" w:rsidP="00E7596C">
      <w:pPr>
        <w:pStyle w:val="Corpodetexto"/>
        <w:rPr>
          <w:i/>
          <w:iCs/>
          <w:noProof/>
          <w:spacing w:val="0"/>
          <w:lang w:val="en-US" w:eastAsia="en-US"/>
        </w:rPr>
      </w:pPr>
      <w:r w:rsidRPr="00B42777">
        <w:rPr>
          <w:i/>
          <w:iCs/>
          <w:noProof/>
          <w:spacing w:val="0"/>
          <w:lang w:val="en-US" w:eastAsia="en-US"/>
        </w:rPr>
        <w:t xml:space="preserve">Escolhemos o </w:t>
      </w:r>
      <w:r>
        <w:rPr>
          <w:i/>
          <w:iCs/>
          <w:noProof/>
          <w:spacing w:val="0"/>
          <w:lang w:val="en-US" w:eastAsia="en-US"/>
        </w:rPr>
        <w:t>T</w:t>
      </w:r>
      <w:r w:rsidRPr="00B42777">
        <w:rPr>
          <w:i/>
          <w:iCs/>
          <w:noProof/>
          <w:spacing w:val="0"/>
          <w:lang w:val="en-US" w:eastAsia="en-US"/>
        </w:rPr>
        <w:t>rello</w:t>
      </w:r>
      <w:r w:rsidR="00266E84">
        <w:rPr>
          <w:i/>
          <w:iCs/>
          <w:noProof/>
          <w:spacing w:val="0"/>
          <w:lang w:val="en-US" w:eastAsia="en-US"/>
        </w:rPr>
        <w:t>,</w:t>
      </w:r>
      <w:r w:rsidRPr="00B42777">
        <w:rPr>
          <w:i/>
          <w:iCs/>
          <w:noProof/>
          <w:spacing w:val="0"/>
          <w:lang w:val="en-US" w:eastAsia="en-US"/>
        </w:rPr>
        <w:t xml:space="preserve"> </w:t>
      </w:r>
      <w:r>
        <w:rPr>
          <w:i/>
          <w:iCs/>
          <w:noProof/>
          <w:spacing w:val="0"/>
          <w:lang w:val="en-US" w:eastAsia="en-US"/>
        </w:rPr>
        <w:t xml:space="preserve">pois já tinhamos utilizado e achámos bastante </w:t>
      </w:r>
      <w:r w:rsidR="00266E84">
        <w:rPr>
          <w:i/>
          <w:iCs/>
          <w:noProof/>
          <w:spacing w:val="0"/>
          <w:lang w:val="en-US" w:eastAsia="en-US"/>
        </w:rPr>
        <w:t>ú</w:t>
      </w:r>
      <w:r>
        <w:rPr>
          <w:i/>
          <w:iCs/>
          <w:noProof/>
          <w:spacing w:val="0"/>
          <w:lang w:val="en-US" w:eastAsia="en-US"/>
        </w:rPr>
        <w:t>til para representar o nosso trabalho periodicamente e mantê-lo organizado sempre seguindo a metodologia escolhida. As grandes vantagens deste sistema são:</w:t>
      </w:r>
    </w:p>
    <w:p w14:paraId="76C4B84E" w14:textId="77777777" w:rsidR="002850E3" w:rsidRDefault="00B42777" w:rsidP="00794804">
      <w:pPr>
        <w:pStyle w:val="Ttulo3"/>
      </w:pPr>
      <w:r>
        <w:t>Visualização dos projeto dividido em tarefas ou ações.</w:t>
      </w:r>
    </w:p>
    <w:p w14:paraId="73DF732E" w14:textId="77777777" w:rsidR="009303D9" w:rsidRDefault="00B42777" w:rsidP="00794804">
      <w:pPr>
        <w:pStyle w:val="Ttulo3"/>
      </w:pPr>
      <w:r>
        <w:t>Possibilidade de agregar anexos, links e descrições às tarefas.</w:t>
      </w:r>
    </w:p>
    <w:p w14:paraId="5E52ACD0" w14:textId="77777777" w:rsidR="00B42777" w:rsidRPr="005B520E" w:rsidRDefault="00B42777" w:rsidP="00B42777">
      <w:pPr>
        <w:pStyle w:val="Ttulo3"/>
      </w:pPr>
      <w:r>
        <w:t>Calendário ao vivo.</w:t>
      </w:r>
    </w:p>
    <w:p w14:paraId="24BC8034" w14:textId="77777777" w:rsidR="00B42777" w:rsidRPr="005B520E" w:rsidRDefault="00B42777" w:rsidP="00B42777">
      <w:pPr>
        <w:pStyle w:val="Ttulo3"/>
      </w:pPr>
      <w:r>
        <w:t>Lógica do fluxo baseada em Kanban.</w:t>
      </w:r>
    </w:p>
    <w:p w14:paraId="6E8F2028" w14:textId="77777777" w:rsidR="006F6D3D" w:rsidRDefault="006F6D3D" w:rsidP="006F6D3D">
      <w:pPr>
        <w:jc w:val="start"/>
        <w:rPr>
          <w:i/>
          <w:iCs/>
          <w:noProof/>
        </w:rPr>
      </w:pPr>
    </w:p>
    <w:p w14:paraId="03D19380" w14:textId="77777777" w:rsidR="009303D9" w:rsidRDefault="0006166E" w:rsidP="00ED0149">
      <w:pPr>
        <w:pStyle w:val="Ttulo2"/>
      </w:pPr>
      <w:r>
        <w:t>Cronograma</w:t>
      </w:r>
    </w:p>
    <w:p w14:paraId="1A143772" w14:textId="17744ABF" w:rsidR="009303D9" w:rsidRPr="0006166E" w:rsidRDefault="0006166E" w:rsidP="00E7596C">
      <w:pPr>
        <w:pStyle w:val="Corpodetexto"/>
        <w:rPr>
          <w:lang w:val="pt-PT"/>
        </w:rPr>
      </w:pPr>
      <w:r>
        <w:rPr>
          <w:lang w:val="pt-PT"/>
        </w:rPr>
        <w:t>Para criar o cronograma utilizámos a aplicação Project da Microsoft que disponibiliza uma linha temporal detalhada para a apresentação e organização das tarefas. Este mesmo cronograma está em anexo (</w:t>
      </w:r>
      <w:hyperlink w:anchor="_Anexo_II" w:history="1">
        <w:r w:rsidRPr="001467CD">
          <w:rPr>
            <w:rStyle w:val="Hiperligao"/>
            <w:b/>
            <w:lang w:val="pt-PT"/>
          </w:rPr>
          <w:t xml:space="preserve">Anexo </w:t>
        </w:r>
        <w:r w:rsidR="006D2C6A" w:rsidRPr="001467CD">
          <w:rPr>
            <w:rStyle w:val="Hiperligao"/>
            <w:b/>
            <w:lang w:val="pt-PT"/>
          </w:rPr>
          <w:t>II</w:t>
        </w:r>
      </w:hyperlink>
      <w:r>
        <w:rPr>
          <w:lang w:val="pt-PT"/>
        </w:rPr>
        <w:t>) uma imagem deste mesmo cronograma.</w:t>
      </w:r>
    </w:p>
    <w:p w14:paraId="149FCEC2" w14:textId="77777777" w:rsidR="009303D9" w:rsidRPr="005B520E" w:rsidRDefault="009303D9" w:rsidP="0006166E">
      <w:pPr>
        <w:pStyle w:val="Corpodetexto"/>
        <w:ind w:firstLine="0pt"/>
      </w:pPr>
    </w:p>
    <w:p w14:paraId="60603D43" w14:textId="1CF2DB42" w:rsidR="00475CAD" w:rsidRPr="00475CAD" w:rsidRDefault="0006166E" w:rsidP="00475CAD">
      <w:pPr>
        <w:pStyle w:val="Ttulo2"/>
      </w:pPr>
      <w:r>
        <w:t>Project Charter</w:t>
      </w:r>
    </w:p>
    <w:p w14:paraId="38B25AF5" w14:textId="569D307A" w:rsidR="00475CAD" w:rsidRDefault="00475CAD" w:rsidP="002858F7">
      <w:pPr>
        <w:pStyle w:val="Corpodetexto"/>
        <w:rPr>
          <w:lang w:val="pt-PT"/>
        </w:rPr>
      </w:pPr>
      <w:r>
        <w:rPr>
          <w:lang w:val="pt-PT"/>
        </w:rPr>
        <w:t>O Project Charter traduz-se num documento que reúne todas as informações essenciais relativas ao desenvolvimento do nosso projeto. Este irá conter vários elementos importantes tais como o propósito do projeto, referindo os seus objetivos</w:t>
      </w:r>
      <w:r w:rsidR="002858F7">
        <w:rPr>
          <w:lang w:val="pt-PT"/>
        </w:rPr>
        <w:t>. Também conterá  a respetiva descrição do projeto com as especificações do programa a utilizar; o resultado que se espera obter ao fim do projeto denominado como entregáveis. Expor os riscos que poderão ocorrer no desenvolvimento d</w:t>
      </w:r>
      <w:r w:rsidR="00F00FE0">
        <w:rPr>
          <w:lang w:val="pt-PT"/>
        </w:rPr>
        <w:t xml:space="preserve">o mesmo. Também englobará os critérios de conclusão com as fases que o nosso projeto irá possuir. Por fim, as suposições , as restrições e os stakeholders presentes no projeto. Este mesmo Project Charter </w:t>
      </w:r>
      <w:r w:rsidR="00623F63">
        <w:rPr>
          <w:lang w:val="pt-PT"/>
        </w:rPr>
        <w:t>está arquivado em conjunto.</w:t>
      </w:r>
    </w:p>
    <w:p w14:paraId="14E76756" w14:textId="6480BE2B" w:rsidR="00F00FE0" w:rsidRDefault="00F00FE0" w:rsidP="00884D6B">
      <w:pPr>
        <w:pStyle w:val="Ttulo2"/>
      </w:pPr>
      <w:r>
        <w:t>Business Canvas</w:t>
      </w:r>
    </w:p>
    <w:p w14:paraId="53B9055C" w14:textId="6A7FBDFC" w:rsidR="00E21FC9" w:rsidRDefault="00E21FC9" w:rsidP="00C816B7">
      <w:pPr>
        <w:pStyle w:val="Corpodetexto"/>
        <w:rPr>
          <w:lang w:val="pt-PT"/>
        </w:rPr>
      </w:pPr>
      <w:r>
        <w:rPr>
          <w:lang w:val="pt-PT"/>
        </w:rPr>
        <w:t xml:space="preserve">O Business </w:t>
      </w:r>
      <w:proofErr w:type="spellStart"/>
      <w:r>
        <w:rPr>
          <w:lang w:val="pt-PT"/>
        </w:rPr>
        <w:t>Canvas</w:t>
      </w:r>
      <w:proofErr w:type="spellEnd"/>
      <w:r>
        <w:rPr>
          <w:lang w:val="pt-PT"/>
        </w:rPr>
        <w:t xml:space="preserve"> </w:t>
      </w:r>
      <w:r w:rsidR="009A322C">
        <w:rPr>
          <w:lang w:val="pt-PT"/>
        </w:rPr>
        <w:t>traduz-se num modelo de negócios que se divide pelas várias componentes das várias áreas de um negócio tal como a viabilidade</w:t>
      </w:r>
      <w:r w:rsidR="00596D74">
        <w:rPr>
          <w:lang w:val="pt-PT"/>
        </w:rPr>
        <w:t xml:space="preserve"> financeira</w:t>
      </w:r>
      <w:r w:rsidR="009A322C">
        <w:rPr>
          <w:lang w:val="pt-PT"/>
        </w:rPr>
        <w:t>, os clientes</w:t>
      </w:r>
      <w:r w:rsidR="00596D74">
        <w:rPr>
          <w:lang w:val="pt-PT"/>
        </w:rPr>
        <w:t>, a oferta e a sua estrutura.</w:t>
      </w:r>
      <w:r w:rsidR="00596D74" w:rsidRPr="00596D74">
        <w:t xml:space="preserve"> </w:t>
      </w:r>
      <w:r w:rsidR="00596D74" w:rsidRPr="00596D74">
        <w:rPr>
          <w:lang w:val="pt-PT"/>
        </w:rPr>
        <w:t xml:space="preserve">Este mesmo </w:t>
      </w:r>
      <w:r w:rsidR="00596D74">
        <w:rPr>
          <w:lang w:val="pt-PT"/>
        </w:rPr>
        <w:t xml:space="preserve">Business </w:t>
      </w:r>
      <w:proofErr w:type="spellStart"/>
      <w:r w:rsidR="00596D74">
        <w:rPr>
          <w:lang w:val="pt-PT"/>
        </w:rPr>
        <w:t>Canvas</w:t>
      </w:r>
      <w:proofErr w:type="spellEnd"/>
      <w:r w:rsidR="00596D74" w:rsidRPr="00596D74">
        <w:rPr>
          <w:lang w:val="pt-PT"/>
        </w:rPr>
        <w:t xml:space="preserve"> está em anexo (</w:t>
      </w:r>
      <w:hyperlink w:anchor="_Anexo_III" w:history="1">
        <w:r w:rsidR="00596D74" w:rsidRPr="00623F63">
          <w:rPr>
            <w:rStyle w:val="Hiperligao"/>
            <w:b/>
            <w:bCs/>
            <w:lang w:val="pt-PT"/>
          </w:rPr>
          <w:t xml:space="preserve">Anexo </w:t>
        </w:r>
        <w:r w:rsidR="00623F63" w:rsidRPr="00623F63">
          <w:rPr>
            <w:rStyle w:val="Hiperligao"/>
            <w:b/>
            <w:bCs/>
            <w:lang w:val="pt-PT"/>
          </w:rPr>
          <w:t>III</w:t>
        </w:r>
      </w:hyperlink>
      <w:r w:rsidR="00596D74" w:rsidRPr="00596D74">
        <w:rPr>
          <w:lang w:val="pt-PT"/>
        </w:rPr>
        <w:t>)</w:t>
      </w:r>
      <w:r w:rsidR="00596D74">
        <w:rPr>
          <w:lang w:val="pt-PT"/>
        </w:rPr>
        <w:t>, nomeadamente</w:t>
      </w:r>
      <w:r w:rsidR="00596D74" w:rsidRPr="00596D74">
        <w:rPr>
          <w:lang w:val="pt-PT"/>
        </w:rPr>
        <w:t xml:space="preserve"> uma </w:t>
      </w:r>
      <w:r w:rsidR="00596D74">
        <w:rPr>
          <w:lang w:val="pt-PT"/>
        </w:rPr>
        <w:t>tabela</w:t>
      </w:r>
      <w:r w:rsidR="00596D74" w:rsidRPr="00596D74">
        <w:rPr>
          <w:lang w:val="pt-PT"/>
        </w:rPr>
        <w:t xml:space="preserve"> deste</w:t>
      </w:r>
      <w:r w:rsidR="00596D74">
        <w:rPr>
          <w:lang w:val="pt-PT"/>
        </w:rPr>
        <w:t>.</w:t>
      </w:r>
    </w:p>
    <w:p w14:paraId="379D4C66" w14:textId="742451BC" w:rsidR="0080791D" w:rsidRDefault="00334B93" w:rsidP="0080791D">
      <w:pPr>
        <w:pStyle w:val="Ttulo5"/>
      </w:pPr>
      <w:r>
        <w:t>Reconhecimento</w:t>
      </w:r>
    </w:p>
    <w:p w14:paraId="0291F069" w14:textId="3DE15B64" w:rsidR="00334B93" w:rsidRDefault="004604C4" w:rsidP="004604C4">
      <w:pPr>
        <w:pStyle w:val="Corpodetexto"/>
        <w:ind w:firstLine="0pt"/>
      </w:pPr>
      <w:r>
        <w:rPr>
          <w:lang w:val="pt-PT"/>
        </w:rPr>
        <w:tab/>
      </w:r>
      <w:r w:rsidR="00334B93" w:rsidRPr="00334B93">
        <w:t xml:space="preserve"> Professor </w:t>
      </w:r>
      <w:r w:rsidR="00334B93">
        <w:rPr>
          <w:lang w:val="pt-PT"/>
        </w:rPr>
        <w:t>Paulo Soares</w:t>
      </w:r>
      <w:r w:rsidR="00334B93" w:rsidRPr="00334B93">
        <w:t>,</w:t>
      </w:r>
      <w:r>
        <w:rPr>
          <w:lang w:val="pt-PT"/>
        </w:rPr>
        <w:t xml:space="preserve"> obrigado</w:t>
      </w:r>
      <w:r w:rsidR="00334B93" w:rsidRPr="00334B93">
        <w:t xml:space="preserve"> pela partilha de conhecimento, pela disponibilidade que sempre apresentou, pelos conselhos, pelo incentivo e por toda a sua competência na orientação, ao longo deste período.</w:t>
      </w:r>
    </w:p>
    <w:p w14:paraId="1FE25672" w14:textId="149DA72A" w:rsidR="009303D9" w:rsidRDefault="004604C4" w:rsidP="00A059B3">
      <w:pPr>
        <w:pStyle w:val="Ttulo5"/>
      </w:pPr>
      <w:r>
        <w:t>Referências</w:t>
      </w:r>
    </w:p>
    <w:p w14:paraId="0B202AC8" w14:textId="434F3985" w:rsidR="009802A3" w:rsidRDefault="009802A3" w:rsidP="0071732B">
      <w:pPr>
        <w:pStyle w:val="Ttulo6"/>
        <w:jc w:val="start"/>
        <w:rPr>
          <w:b/>
          <w:bCs/>
          <w:color w:val="auto"/>
          <w:lang w:val="pt-PT"/>
        </w:rPr>
      </w:pPr>
      <w:bookmarkStart w:id="1" w:name="_Anexo_I"/>
      <w:bookmarkEnd w:id="1"/>
    </w:p>
    <w:p w14:paraId="48E1B2DB" w14:textId="77777777" w:rsidR="00C9775E" w:rsidRDefault="00C9775E" w:rsidP="00C9775E">
      <w:pPr>
        <w:jc w:val="both"/>
        <w:rPr>
          <w:lang w:val="pt-PT"/>
        </w:rPr>
      </w:pPr>
      <w:r>
        <w:rPr>
          <w:lang w:val="pt-PT"/>
        </w:rPr>
        <w:fldChar w:fldCharType="begin" w:fldLock="1"/>
      </w:r>
      <w:r>
        <w:rPr>
          <w:lang w:val="pt-PT"/>
        </w:rPr>
        <w:instrText>ADDIN CSL_CITATION {"citationItems":[{"id":"ITEM-1","itemData":{"URL":"https://www.mcdonalds.pt/","accessed":{"date-parts":[["2022","3","31"]]},"id":"ITEM-1","issued":{"date-parts":[["0"]]},"title":"McDonald's Portugal | McMenu, Happy Meal, Saladas e mais.","type":"webpage"},"uris":["http://www.mendeley.com/documents/?uuid=d6cc111c-2062-361a-9949-98c539227bdd"]}],"mendeley":{"formattedCitation":"(McDonald’s Portugal | McMenu, Happy Meal, Saladas e mais. n.d.)","plainTextFormattedCitation":"(McDonald’s Portugal | McMenu, Happy Meal, Saladas e mais. n.d.)","previouslyFormattedCitation":"(McDonald’s Portugal | McMenu, Happy Meal, Saladas e mais. n.d.)"},"properties":{"noteIndex":0},"schema":"https://github.com/citation-style-language/schema/raw/master/csl-citation.json"}</w:instrText>
      </w:r>
      <w:r>
        <w:rPr>
          <w:lang w:val="pt-PT"/>
        </w:rPr>
        <w:fldChar w:fldCharType="separate"/>
      </w:r>
      <w:r w:rsidRPr="00C9775E">
        <w:rPr>
          <w:noProof/>
          <w:lang w:val="pt-PT"/>
        </w:rPr>
        <w:t>(McDonald’s Portugal | McMenu, Happy Meal, Saladas e mais. n.d.)</w:t>
      </w:r>
      <w:r>
        <w:rPr>
          <w:lang w:val="pt-PT"/>
        </w:rPr>
        <w:fldChar w:fldCharType="end"/>
      </w:r>
    </w:p>
    <w:p w14:paraId="3D9BDE48" w14:textId="582CC60F" w:rsidR="00D84334" w:rsidRDefault="00C9775E" w:rsidP="00C9775E">
      <w:pPr>
        <w:jc w:val="both"/>
        <w:rPr>
          <w:lang w:val="pt-PT"/>
        </w:rPr>
      </w:pPr>
      <w:r>
        <w:rPr>
          <w:lang w:val="pt-PT"/>
        </w:rPr>
        <w:fldChar w:fldCharType="begin" w:fldLock="1"/>
      </w:r>
      <w:r>
        <w:rPr>
          <w:lang w:val="pt-PT"/>
        </w:rPr>
        <w:instrText>ADDIN CSL_CITATION {"citationItems":[{"id":"ITEM-1","itemData":{"URL":"https://itrestaurant.net/","accessed":{"date-parts":[["2022","3","31"]]},"id":"ITEM-1","issued":{"date-parts":[["0"]]},"title":"The Interactive Dining Experience of the Future is Here NOW","type":"webpage"},"uris":["http://www.mendeley.com/documents/?uuid=d197d052-b332-35c1-aa08-468907020a0d"]}],"mendeley":{"formattedCitation":"(The Interactive Dining Experience of the Future is Here NOW n.d.)","plainTextFormattedCitation":"(The Interactive Dining Experience of the Future is Here NOW n.d.)","previouslyFormattedCitation":"(The Interactive Dining Experience of the Future is Here NOW n.d.)"},"properties":{"noteIndex":0},"schema":"https://github.com/citation-style-language/schema/raw/master/csl-citation.json"}</w:instrText>
      </w:r>
      <w:r>
        <w:rPr>
          <w:lang w:val="pt-PT"/>
        </w:rPr>
        <w:fldChar w:fldCharType="separate"/>
      </w:r>
      <w:r w:rsidRPr="00C9775E">
        <w:rPr>
          <w:noProof/>
          <w:lang w:val="pt-PT"/>
        </w:rPr>
        <w:t>(The Interactive Dining Experience of the Future is Here NOW n.d.)</w:t>
      </w:r>
      <w:r>
        <w:rPr>
          <w:lang w:val="pt-PT"/>
        </w:rPr>
        <w:fldChar w:fldCharType="end"/>
      </w:r>
    </w:p>
    <w:p w14:paraId="09342DF5" w14:textId="66A2D31B" w:rsidR="00D84334" w:rsidRDefault="00C9775E" w:rsidP="00C9775E">
      <w:pPr>
        <w:jc w:val="both"/>
        <w:rPr>
          <w:lang w:val="pt-PT"/>
        </w:rPr>
      </w:pPr>
      <w:r>
        <w:rPr>
          <w:lang w:val="pt-PT"/>
        </w:rPr>
        <w:fldChar w:fldCharType="begin" w:fldLock="1"/>
      </w:r>
      <w:r>
        <w:rPr>
          <w:lang w:val="pt-PT"/>
        </w:rPr>
        <w:instrText>ADDIN CSL_CITATION {"citationItems":[{"id":"ITEM-1","itemData":{"URL":"https://partteams.com/?page=cinemas","accessed":{"date-parts":[["2022","3","31"]]},"id":"ITEM-1","issued":{"date-parts":[["0"]]},"title":"Quiosques Self-Service para Cinemas | PARTTEAM &amp; OEMKIOSKS","type":"webpage"},"uris":["http://www.mendeley.com/documents/?uuid=5226f664-e2e4-35b8-a33b-e52e05502de3"]}],"mendeley":{"formattedCitation":"(Quiosques Self-Service para Cinemas | PARTTEAM &amp; OEMKIOSKS n.d.)","plainTextFormattedCitation":"(Quiosques Self-Service para Cinemas | PARTTEAM &amp; OEMKIOSKS n.d.)","previouslyFormattedCitation":"(Quiosques Self-Service para Cinemas | PARTTEAM &amp; OEMKIOSKS n.d.)"},"properties":{"noteIndex":0},"schema":"https://github.com/citation-style-language/schema/raw/master/csl-citation.json"}</w:instrText>
      </w:r>
      <w:r>
        <w:rPr>
          <w:lang w:val="pt-PT"/>
        </w:rPr>
        <w:fldChar w:fldCharType="separate"/>
      </w:r>
      <w:r w:rsidRPr="00C9775E">
        <w:rPr>
          <w:noProof/>
          <w:lang w:val="pt-PT"/>
        </w:rPr>
        <w:t>(Quiosques Self-Service para Cinemas | PARTTEAM &amp; OEMKIOSKS n.d.)</w:t>
      </w:r>
      <w:r>
        <w:rPr>
          <w:lang w:val="pt-PT"/>
        </w:rPr>
        <w:fldChar w:fldCharType="end"/>
      </w:r>
    </w:p>
    <w:p w14:paraId="3E062737" w14:textId="08C546C0" w:rsidR="00C9775E" w:rsidRDefault="00C9775E" w:rsidP="00C9775E">
      <w:pPr>
        <w:jc w:val="both"/>
        <w:rPr>
          <w:lang w:val="pt-PT"/>
        </w:rPr>
      </w:pPr>
      <w:r>
        <w:rPr>
          <w:lang w:val="pt-PT"/>
        </w:rPr>
        <w:fldChar w:fldCharType="begin" w:fldLock="1"/>
      </w:r>
      <w:r>
        <w:rPr>
          <w:lang w:val="pt-PT"/>
        </w:rPr>
        <w:instrText>ADDIN CSL_CITATION {"citationItems":[{"id":"ITEM-1","itemData":{"URL":"https://brunns.eatbu.com/?lang=pt","accessed":{"date-parts":[["2022","3","31"]]},"id":"ITEM-1","issued":{"date-parts":[["0"]]},"title":"Brunn’s Diner - Coimbra | Americana cozinha próximo de mim | Reserve agora","type":"webpage"},"uris":["http://www.mendeley.com/documents/?uuid=013aee14-2d38-3b10-93c8-b633a470a774"]}],"mendeley":{"formattedCitation":"(Brunn’s Diner - Coimbra | Americana cozinha próximo de mim | Reserve agora n.d.)","plainTextFormattedCitation":"(Brunn’s Diner - Coimbra | Americana cozinha próximo de mim | Reserve agora n.d.)"},"properties":{"noteIndex":0},"schema":"https://github.com/citation-style-language/schema/raw/master/csl-citation.json"}</w:instrText>
      </w:r>
      <w:r>
        <w:rPr>
          <w:lang w:val="pt-PT"/>
        </w:rPr>
        <w:fldChar w:fldCharType="separate"/>
      </w:r>
      <w:r w:rsidRPr="00C9775E">
        <w:rPr>
          <w:noProof/>
          <w:lang w:val="pt-PT"/>
        </w:rPr>
        <w:t>(Brunn’s Diner - Coimbra | Americana cozinha próximo de mim | Reserve agora n.d.)</w:t>
      </w:r>
      <w:r>
        <w:rPr>
          <w:lang w:val="pt-PT"/>
        </w:rPr>
        <w:fldChar w:fldCharType="end"/>
      </w:r>
    </w:p>
    <w:p w14:paraId="1337E5F4" w14:textId="77777777" w:rsidR="00C9775E" w:rsidRDefault="00C9775E" w:rsidP="00C9775E">
      <w:pPr>
        <w:jc w:val="both"/>
        <w:rPr>
          <w:lang w:val="pt-PT"/>
        </w:rPr>
      </w:pPr>
    </w:p>
    <w:p w14:paraId="27045492" w14:textId="6C2D1C09" w:rsidR="00D84334" w:rsidRDefault="00D84334" w:rsidP="00C9775E">
      <w:pPr>
        <w:jc w:val="both"/>
        <w:rPr>
          <w:lang w:val="pt-PT"/>
        </w:rPr>
      </w:pPr>
    </w:p>
    <w:p w14:paraId="19996B8D" w14:textId="2DBFB174" w:rsidR="00D84334" w:rsidRDefault="00D84334" w:rsidP="00D84334">
      <w:pPr>
        <w:rPr>
          <w:lang w:val="pt-PT"/>
        </w:rPr>
      </w:pPr>
    </w:p>
    <w:p w14:paraId="2E076F95" w14:textId="6E5062B2" w:rsidR="00D84334" w:rsidRDefault="00D84334" w:rsidP="00D84334">
      <w:pPr>
        <w:rPr>
          <w:lang w:val="pt-PT"/>
        </w:rPr>
      </w:pPr>
    </w:p>
    <w:p w14:paraId="1CE73004" w14:textId="6C29CBEA" w:rsidR="00D84334" w:rsidRDefault="00D84334" w:rsidP="00D84334">
      <w:pPr>
        <w:rPr>
          <w:lang w:val="pt-PT"/>
        </w:rPr>
      </w:pPr>
    </w:p>
    <w:p w14:paraId="1A80AE45" w14:textId="55AA5406" w:rsidR="00D84334" w:rsidRDefault="00D84334" w:rsidP="00D84334">
      <w:pPr>
        <w:rPr>
          <w:lang w:val="pt-PT"/>
        </w:rPr>
      </w:pPr>
    </w:p>
    <w:p w14:paraId="0266448C" w14:textId="28606496" w:rsidR="00D84334" w:rsidRDefault="00D84334" w:rsidP="00D84334">
      <w:pPr>
        <w:rPr>
          <w:lang w:val="pt-PT"/>
        </w:rPr>
      </w:pPr>
    </w:p>
    <w:p w14:paraId="14FF8B0A" w14:textId="2A85C01F" w:rsidR="00D84334" w:rsidRDefault="00D84334" w:rsidP="00D84334">
      <w:pPr>
        <w:rPr>
          <w:lang w:val="pt-PT"/>
        </w:rPr>
      </w:pPr>
    </w:p>
    <w:p w14:paraId="682835A8" w14:textId="699F6A69" w:rsidR="00D84334" w:rsidRDefault="00D84334" w:rsidP="00D84334">
      <w:pPr>
        <w:rPr>
          <w:lang w:val="pt-PT"/>
        </w:rPr>
      </w:pPr>
    </w:p>
    <w:p w14:paraId="23C22C11" w14:textId="6B214D8F" w:rsidR="00D84334" w:rsidRDefault="00D84334" w:rsidP="00D84334">
      <w:pPr>
        <w:rPr>
          <w:lang w:val="pt-PT"/>
        </w:rPr>
      </w:pPr>
    </w:p>
    <w:p w14:paraId="77A9486E" w14:textId="344C89F0" w:rsidR="00D84334" w:rsidRDefault="00D84334" w:rsidP="00D84334">
      <w:pPr>
        <w:rPr>
          <w:lang w:val="pt-PT"/>
        </w:rPr>
      </w:pPr>
    </w:p>
    <w:p w14:paraId="77549E44" w14:textId="04488DFE" w:rsidR="00D84334" w:rsidRDefault="00D84334" w:rsidP="00D84334">
      <w:pPr>
        <w:rPr>
          <w:lang w:val="pt-PT"/>
        </w:rPr>
      </w:pPr>
    </w:p>
    <w:p w14:paraId="6E7C0357" w14:textId="2699180B" w:rsidR="00D84334" w:rsidRDefault="00D84334" w:rsidP="00D84334">
      <w:pPr>
        <w:rPr>
          <w:lang w:val="pt-PT"/>
        </w:rPr>
      </w:pPr>
    </w:p>
    <w:p w14:paraId="5A3C2627" w14:textId="50907CEF" w:rsidR="00D84334" w:rsidRDefault="00D84334" w:rsidP="00D84334">
      <w:pPr>
        <w:rPr>
          <w:lang w:val="pt-PT"/>
        </w:rPr>
      </w:pPr>
    </w:p>
    <w:p w14:paraId="5215C3B3" w14:textId="280192EE" w:rsidR="00D84334" w:rsidRDefault="00D84334" w:rsidP="00D84334">
      <w:pPr>
        <w:rPr>
          <w:lang w:val="pt-PT"/>
        </w:rPr>
      </w:pPr>
    </w:p>
    <w:p w14:paraId="5F6E7353" w14:textId="2B4B2034" w:rsidR="00D84334" w:rsidRDefault="00D84334" w:rsidP="00D84334">
      <w:pPr>
        <w:rPr>
          <w:lang w:val="pt-PT"/>
        </w:rPr>
      </w:pPr>
    </w:p>
    <w:p w14:paraId="7C1F37B0" w14:textId="4C056805" w:rsidR="00D84334" w:rsidRDefault="00D84334" w:rsidP="00D84334">
      <w:pPr>
        <w:rPr>
          <w:lang w:val="pt-PT"/>
        </w:rPr>
      </w:pPr>
    </w:p>
    <w:p w14:paraId="06746628" w14:textId="3A7FB3F2" w:rsidR="00D84334" w:rsidRDefault="00D84334" w:rsidP="00D84334">
      <w:pPr>
        <w:rPr>
          <w:lang w:val="pt-PT"/>
        </w:rPr>
      </w:pPr>
    </w:p>
    <w:p w14:paraId="50271338" w14:textId="0619300D" w:rsidR="00D84334" w:rsidRDefault="00D84334" w:rsidP="00D84334">
      <w:pPr>
        <w:rPr>
          <w:lang w:val="pt-PT"/>
        </w:rPr>
      </w:pPr>
    </w:p>
    <w:p w14:paraId="0F551AFF" w14:textId="4EF96BEC" w:rsidR="00D84334" w:rsidRDefault="00D84334" w:rsidP="00D84334">
      <w:pPr>
        <w:rPr>
          <w:lang w:val="pt-PT"/>
        </w:rPr>
      </w:pPr>
    </w:p>
    <w:p w14:paraId="51AE1AEB" w14:textId="1F4B8F93" w:rsidR="00D84334" w:rsidRDefault="00D84334" w:rsidP="00D84334">
      <w:pPr>
        <w:rPr>
          <w:lang w:val="pt-PT"/>
        </w:rPr>
      </w:pPr>
    </w:p>
    <w:p w14:paraId="30CFCAF4" w14:textId="2EA9B03C" w:rsidR="00D84334" w:rsidRDefault="00D84334" w:rsidP="00D84334">
      <w:pPr>
        <w:rPr>
          <w:lang w:val="pt-PT"/>
        </w:rPr>
      </w:pPr>
    </w:p>
    <w:p w14:paraId="3EDAAD1D" w14:textId="662FF7AB" w:rsidR="00D84334" w:rsidRDefault="00D84334" w:rsidP="00D84334">
      <w:pPr>
        <w:rPr>
          <w:lang w:val="pt-PT"/>
        </w:rPr>
      </w:pPr>
    </w:p>
    <w:p w14:paraId="593D358F" w14:textId="1C3C9202" w:rsidR="00D84334" w:rsidRDefault="00D84334" w:rsidP="00D84334">
      <w:pPr>
        <w:rPr>
          <w:lang w:val="pt-PT"/>
        </w:rPr>
      </w:pPr>
    </w:p>
    <w:p w14:paraId="5ABA0F25" w14:textId="2EE3F607" w:rsidR="00D84334" w:rsidRDefault="00D84334" w:rsidP="00D84334">
      <w:pPr>
        <w:rPr>
          <w:lang w:val="pt-PT"/>
        </w:rPr>
      </w:pPr>
    </w:p>
    <w:p w14:paraId="7A62407C" w14:textId="2650BC00" w:rsidR="00D84334" w:rsidRDefault="00D84334" w:rsidP="00D84334">
      <w:pPr>
        <w:rPr>
          <w:lang w:val="pt-PT"/>
        </w:rPr>
      </w:pPr>
    </w:p>
    <w:p w14:paraId="024915A9" w14:textId="48D096B6" w:rsidR="00D84334" w:rsidRDefault="00D84334" w:rsidP="00D84334">
      <w:pPr>
        <w:rPr>
          <w:lang w:val="pt-PT"/>
        </w:rPr>
      </w:pPr>
    </w:p>
    <w:p w14:paraId="0532A54E" w14:textId="02FC5C02" w:rsidR="00D84334" w:rsidRDefault="00D84334" w:rsidP="00D84334">
      <w:pPr>
        <w:rPr>
          <w:lang w:val="pt-PT"/>
        </w:rPr>
      </w:pPr>
    </w:p>
    <w:p w14:paraId="266274D2" w14:textId="2A2869B2" w:rsidR="00D84334" w:rsidRDefault="00D84334" w:rsidP="00D84334">
      <w:pPr>
        <w:rPr>
          <w:lang w:val="pt-PT"/>
        </w:rPr>
      </w:pPr>
    </w:p>
    <w:p w14:paraId="6B6B8E21" w14:textId="1838783C" w:rsidR="00D84334" w:rsidRDefault="00D84334" w:rsidP="00D84334">
      <w:pPr>
        <w:rPr>
          <w:lang w:val="pt-PT"/>
        </w:rPr>
      </w:pPr>
    </w:p>
    <w:p w14:paraId="21601463" w14:textId="77777777" w:rsidR="009802A3" w:rsidRPr="009802A3" w:rsidRDefault="009802A3" w:rsidP="009802A3">
      <w:pPr>
        <w:rPr>
          <w:lang w:val="pt-PT"/>
        </w:rPr>
      </w:pPr>
    </w:p>
    <w:p w14:paraId="592B0FAF" w14:textId="37E5EF75" w:rsidR="00B42777" w:rsidRPr="0071732B" w:rsidRDefault="00B42777" w:rsidP="0071732B">
      <w:pPr>
        <w:pStyle w:val="Ttulo6"/>
        <w:jc w:val="start"/>
        <w:rPr>
          <w:b/>
          <w:bCs/>
          <w:color w:val="auto"/>
          <w:lang w:val="pt-PT"/>
        </w:rPr>
      </w:pPr>
      <w:r w:rsidRPr="0071732B">
        <w:rPr>
          <w:b/>
          <w:bCs/>
          <w:color w:val="auto"/>
          <w:lang w:val="pt-PT"/>
        </w:rPr>
        <w:t xml:space="preserve">Anexo </w:t>
      </w:r>
      <w:r w:rsidR="0071732B">
        <w:rPr>
          <w:b/>
          <w:bCs/>
          <w:color w:val="auto"/>
          <w:lang w:val="pt-PT"/>
        </w:rPr>
        <w:t>I</w:t>
      </w:r>
    </w:p>
    <w:p w14:paraId="64059ACB" w14:textId="77777777" w:rsidR="00B42777" w:rsidRPr="0071732B" w:rsidRDefault="00B42777" w:rsidP="00031D66">
      <w:pPr>
        <w:jc w:val="both"/>
        <w:rPr>
          <w:b/>
          <w:bCs/>
          <w:lang w:val="pt-PT"/>
        </w:rPr>
      </w:pPr>
    </w:p>
    <w:p w14:paraId="46103F01" w14:textId="77777777" w:rsidR="00031D66" w:rsidRPr="0071732B" w:rsidRDefault="00031D66" w:rsidP="0071732B">
      <w:pPr>
        <w:pStyle w:val="Corpodetexto"/>
        <w:rPr>
          <w:b/>
          <w:bCs/>
          <w:lang w:val="pt-PT"/>
        </w:rPr>
      </w:pPr>
      <w:r w:rsidRPr="0071732B">
        <w:rPr>
          <w:b/>
          <w:bCs/>
          <w:lang w:val="pt-PT"/>
        </w:rPr>
        <w:t>Projeto 1 - Restaurante Brunn´s</w:t>
      </w:r>
    </w:p>
    <w:p w14:paraId="784DDA5C" w14:textId="4B08C803" w:rsidR="00031D66" w:rsidRPr="0071732B" w:rsidRDefault="00031D66" w:rsidP="0071732B">
      <w:pPr>
        <w:pStyle w:val="Corpodetexto"/>
        <w:rPr>
          <w:lang w:val="pt-PT"/>
        </w:rPr>
      </w:pPr>
      <w:r w:rsidRPr="0071732B">
        <w:rPr>
          <w:lang w:val="pt-PT"/>
        </w:rPr>
        <w:t>O Restaurante Brunn´s é um restaurante existente em Coimbra que atrai a atenção da população com o seu fantástico estilo americano presente no mesmo.</w:t>
      </w:r>
      <w:r w:rsidR="009802A3" w:rsidRPr="009802A3">
        <w:rPr>
          <w:b/>
          <w:bCs/>
          <w:lang w:val="pt-PT"/>
        </w:rPr>
        <w:t>(Fig.3)</w:t>
      </w:r>
    </w:p>
    <w:p w14:paraId="5DBEE2D2" w14:textId="77777777" w:rsidR="00031D66" w:rsidRPr="0071732B" w:rsidRDefault="00031D66" w:rsidP="0071732B">
      <w:pPr>
        <w:pStyle w:val="Corpodetexto"/>
        <w:rPr>
          <w:lang w:val="pt-PT"/>
        </w:rPr>
      </w:pPr>
      <w:r w:rsidRPr="0071732B">
        <w:rPr>
          <w:lang w:val="pt-PT"/>
        </w:rPr>
        <w:t>Este possui uma forma de automatização nos seus pedidos, visto que o cliente inicia a sua “caminhada” no restaurante com a posse de um cartão fornecido à entrada do estabelecimento, de seguida, nas respetivas mesas existe um painel interativo onde é possível realizar os pedidos com a utilização do cartão. No fim, será necessário o cartão para consulta dos pedidos para o respetivo pagamento do mesmo.</w:t>
      </w:r>
    </w:p>
    <w:p w14:paraId="7F10859A" w14:textId="77777777" w:rsidR="00031D66" w:rsidRPr="0071732B" w:rsidRDefault="00031D66" w:rsidP="0071732B">
      <w:pPr>
        <w:pStyle w:val="Corpodetexto"/>
        <w:rPr>
          <w:lang w:val="pt-PT"/>
        </w:rPr>
      </w:pPr>
      <w:r w:rsidRPr="0071732B">
        <w:rPr>
          <w:lang w:val="pt-PT"/>
        </w:rPr>
        <w:t>Com esta automatização dos serviços, será vantajoso devido a uma enorme produtividade, como também organização; reduzirá o tempo de espera, ou seja, serão pedidos rápidos e autónomos. Por outro lado, poderão existir Clientes que não terão uma adaptação fácil aos serviços automáticos.</w:t>
      </w:r>
    </w:p>
    <w:p w14:paraId="37E253B1" w14:textId="77777777" w:rsidR="00031D66" w:rsidRPr="0071732B" w:rsidRDefault="00031D66" w:rsidP="0071732B">
      <w:pPr>
        <w:pStyle w:val="Corpodetexto"/>
        <w:rPr>
          <w:lang w:val="pt-PT"/>
        </w:rPr>
      </w:pPr>
    </w:p>
    <w:p w14:paraId="736121D6" w14:textId="77777777" w:rsidR="0071732B" w:rsidRDefault="00031D66" w:rsidP="0071732B">
      <w:pPr>
        <w:pStyle w:val="Corpodetexto"/>
        <w:keepNext/>
      </w:pPr>
      <w:r w:rsidRPr="0071732B">
        <w:rPr>
          <w:lang w:val="pt-PT"/>
        </w:rPr>
        <w:t xml:space="preserve"> </w:t>
      </w:r>
      <w:r w:rsidRPr="0071732B">
        <w:rPr>
          <w:noProof/>
          <w:lang w:val="pt-PT"/>
        </w:rPr>
        <w:drawing>
          <wp:inline distT="0" distB="0" distL="0" distR="0" wp14:anchorId="179C02E2" wp14:editId="70FA9C0D">
            <wp:extent cx="2219775" cy="1470025"/>
            <wp:effectExtent l="0" t="0" r="9525" b="0"/>
            <wp:docPr id="7" name="Imagem 7" descr="Brunns Coffee Dine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Brunns Coffee Dine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0187" cy="1476920"/>
                    </a:xfrm>
                    <a:prstGeom prst="rect">
                      <a:avLst/>
                    </a:prstGeom>
                    <a:noFill/>
                    <a:ln>
                      <a:noFill/>
                    </a:ln>
                  </pic:spPr>
                </pic:pic>
              </a:graphicData>
            </a:graphic>
          </wp:inline>
        </w:drawing>
      </w:r>
    </w:p>
    <w:p w14:paraId="1CCFD3A8" w14:textId="6E74535D" w:rsidR="00031D66" w:rsidRPr="009802A3" w:rsidRDefault="0071732B" w:rsidP="009802A3">
      <w:pPr>
        <w:pStyle w:val="Legenda"/>
        <w:rPr>
          <w:sz w:val="16"/>
          <w:szCs w:val="16"/>
          <w:lang w:val="pt-PT"/>
        </w:rPr>
      </w:pPr>
      <w:proofErr w:type="spellStart"/>
      <w:r w:rsidRPr="009802A3">
        <w:rPr>
          <w:b/>
          <w:bCs/>
          <w:sz w:val="16"/>
          <w:szCs w:val="16"/>
        </w:rPr>
        <w:t>Figura</w:t>
      </w:r>
      <w:proofErr w:type="spellEnd"/>
      <w:r w:rsidRPr="009802A3">
        <w:rPr>
          <w:b/>
          <w:bCs/>
          <w:sz w:val="16"/>
          <w:szCs w:val="16"/>
        </w:rPr>
        <w:t xml:space="preserve"> </w:t>
      </w:r>
      <w:r w:rsidRPr="009802A3">
        <w:rPr>
          <w:b/>
          <w:bCs/>
          <w:sz w:val="16"/>
          <w:szCs w:val="16"/>
        </w:rPr>
        <w:fldChar w:fldCharType="begin"/>
      </w:r>
      <w:r w:rsidRPr="009802A3">
        <w:rPr>
          <w:b/>
          <w:bCs/>
          <w:sz w:val="16"/>
          <w:szCs w:val="16"/>
        </w:rPr>
        <w:instrText xml:space="preserve"> SEQ Figura \* ARABIC </w:instrText>
      </w:r>
      <w:r w:rsidRPr="009802A3">
        <w:rPr>
          <w:b/>
          <w:bCs/>
          <w:sz w:val="16"/>
          <w:szCs w:val="16"/>
        </w:rPr>
        <w:fldChar w:fldCharType="separate"/>
      </w:r>
      <w:r w:rsidR="002C6B6B">
        <w:rPr>
          <w:b/>
          <w:bCs/>
          <w:noProof/>
          <w:sz w:val="16"/>
          <w:szCs w:val="16"/>
        </w:rPr>
        <w:t>3</w:t>
      </w:r>
      <w:r w:rsidRPr="009802A3">
        <w:rPr>
          <w:b/>
          <w:bCs/>
          <w:sz w:val="16"/>
          <w:szCs w:val="16"/>
        </w:rPr>
        <w:fldChar w:fldCharType="end"/>
      </w:r>
      <w:r w:rsidRPr="009802A3">
        <w:rPr>
          <w:b/>
          <w:bCs/>
          <w:sz w:val="16"/>
          <w:szCs w:val="16"/>
        </w:rPr>
        <w:t>:</w:t>
      </w:r>
      <w:r w:rsidRPr="0071732B">
        <w:rPr>
          <w:sz w:val="16"/>
          <w:szCs w:val="16"/>
        </w:rPr>
        <w:t>Restaurante Brunn's</w:t>
      </w:r>
    </w:p>
    <w:p w14:paraId="6BF786D5" w14:textId="77777777" w:rsidR="00031D66" w:rsidRPr="0071732B" w:rsidRDefault="00031D66" w:rsidP="0071732B">
      <w:pPr>
        <w:pStyle w:val="Corpodetexto"/>
        <w:rPr>
          <w:b/>
          <w:bCs/>
          <w:lang w:val="pt-PT"/>
        </w:rPr>
      </w:pPr>
      <w:r w:rsidRPr="0071732B">
        <w:rPr>
          <w:b/>
          <w:bCs/>
          <w:lang w:val="pt-PT"/>
        </w:rPr>
        <w:t>Projeto 2 – McDonald’s</w:t>
      </w:r>
    </w:p>
    <w:p w14:paraId="11FC7911" w14:textId="77777777" w:rsidR="00031D66" w:rsidRPr="0071732B" w:rsidRDefault="00031D66" w:rsidP="0071732B">
      <w:pPr>
        <w:pStyle w:val="Corpodetexto"/>
        <w:rPr>
          <w:lang w:val="pt-PT"/>
        </w:rPr>
      </w:pPr>
      <w:r w:rsidRPr="0071732B">
        <w:rPr>
          <w:lang w:val="pt-PT"/>
        </w:rPr>
        <w:t>McDonald’s consiste na maior cadeia mundial de restaurantes de fast food, principalmente, hambúrgueres, serve cerca de 68 milhões de clientes por dia em 119 países através de 37 mil pontos de venda.</w:t>
      </w:r>
    </w:p>
    <w:p w14:paraId="1DBD3301" w14:textId="77777777" w:rsidR="00031D66" w:rsidRPr="0071732B" w:rsidRDefault="00031D66" w:rsidP="0071732B">
      <w:pPr>
        <w:pStyle w:val="Corpodetexto"/>
        <w:rPr>
          <w:lang w:val="pt-PT"/>
        </w:rPr>
      </w:pPr>
      <w:r w:rsidRPr="0071732B">
        <w:rPr>
          <w:lang w:val="pt-PT"/>
        </w:rPr>
        <w:t>Este grande grupo empresarial, decidiu por volta do ano de 2015, implementar a automatização nos seus serviços, mais concretamente o procedimento de instalação de quiosques de self-service e todo o Reio Unido. Atualmente, observamos inúmeros quiosques espalhados por todos os restaurantes McDonald’s de todo o mundo.</w:t>
      </w:r>
    </w:p>
    <w:p w14:paraId="7E5A7F2E" w14:textId="56475A91" w:rsidR="00031D66" w:rsidRPr="0071732B" w:rsidRDefault="00031D66" w:rsidP="0071732B">
      <w:pPr>
        <w:pStyle w:val="Corpodetexto"/>
        <w:rPr>
          <w:lang w:val="pt-PT"/>
        </w:rPr>
      </w:pPr>
      <w:r w:rsidRPr="0071732B">
        <w:rPr>
          <w:lang w:val="pt-PT"/>
        </w:rPr>
        <w:t>Estes quiosques permitiram transformar toda a experiência do Cliente, diminuindo de forma significativa o tempo de espera, ao mesmo tempo que aumentavam o número de pedidos que seus restaurantes podiam processar. A adaptação por parte do Cliente a estes serviços de self-service levou a uma redistribuição de todos os empregados por trás do balcão, o que consequentemente aumenta o espaço do restaurante como também reduz o dinheiro que era movimentado no local, visto que os Clientes adotariam o método de pagamento por cartão ou contactless.</w:t>
      </w:r>
      <w:r w:rsidR="00746519">
        <w:rPr>
          <w:lang w:val="pt-PT"/>
        </w:rPr>
        <w:t>(</w:t>
      </w:r>
      <w:r w:rsidR="00746519" w:rsidRPr="00746519">
        <w:rPr>
          <w:b/>
          <w:bCs/>
          <w:lang w:val="pt-PT"/>
        </w:rPr>
        <w:t>Fig.4</w:t>
      </w:r>
      <w:r w:rsidR="00746519">
        <w:rPr>
          <w:lang w:val="pt-PT"/>
        </w:rPr>
        <w:t>)</w:t>
      </w:r>
    </w:p>
    <w:p w14:paraId="3BB15CA6" w14:textId="77777777" w:rsidR="00746519" w:rsidRDefault="00031D66" w:rsidP="00746519">
      <w:pPr>
        <w:pStyle w:val="Corpodetexto"/>
        <w:keepNext/>
      </w:pPr>
      <w:r w:rsidRPr="0071732B">
        <w:rPr>
          <w:noProof/>
          <w:lang w:val="pt-PT"/>
        </w:rPr>
        <w:drawing>
          <wp:inline distT="0" distB="0" distL="0" distR="0" wp14:anchorId="1BEF82E5" wp14:editId="59418945">
            <wp:extent cx="2805953" cy="1579173"/>
            <wp:effectExtent l="0" t="0" r="0" b="2540"/>
            <wp:docPr id="8" name="Imagem 8" descr="Researchers Shocked at 'How Much' Poop They Found on McDonald's Touchscreen  Menus"/>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Researchers Shocked at 'How Much' Poop They Found on McDonald's Touchscreen  Menu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5953" cy="1579173"/>
                    </a:xfrm>
                    <a:prstGeom prst="rect">
                      <a:avLst/>
                    </a:prstGeom>
                    <a:noFill/>
                    <a:ln>
                      <a:noFill/>
                    </a:ln>
                  </pic:spPr>
                </pic:pic>
              </a:graphicData>
            </a:graphic>
          </wp:inline>
        </w:drawing>
      </w:r>
    </w:p>
    <w:p w14:paraId="70CE1566" w14:textId="2307F112" w:rsidR="00031D66" w:rsidRPr="00746519" w:rsidRDefault="00746519" w:rsidP="00746519">
      <w:pPr>
        <w:pStyle w:val="Legenda"/>
        <w:rPr>
          <w:lang w:val="pt-PT"/>
        </w:rPr>
      </w:pPr>
      <w:proofErr w:type="spellStart"/>
      <w:r w:rsidRPr="00746519">
        <w:rPr>
          <w:b/>
          <w:bCs/>
        </w:rPr>
        <w:t>Figura</w:t>
      </w:r>
      <w:proofErr w:type="spellEnd"/>
      <w:r w:rsidRPr="00746519">
        <w:rPr>
          <w:b/>
          <w:bCs/>
        </w:rPr>
        <w:t xml:space="preserve"> </w:t>
      </w:r>
      <w:r w:rsidRPr="00746519">
        <w:rPr>
          <w:b/>
          <w:bCs/>
        </w:rPr>
        <w:fldChar w:fldCharType="begin"/>
      </w:r>
      <w:r w:rsidRPr="00746519">
        <w:rPr>
          <w:b/>
          <w:bCs/>
        </w:rPr>
        <w:instrText xml:space="preserve"> SEQ Figura \* ARABIC </w:instrText>
      </w:r>
      <w:r w:rsidRPr="00746519">
        <w:rPr>
          <w:b/>
          <w:bCs/>
        </w:rPr>
        <w:fldChar w:fldCharType="separate"/>
      </w:r>
      <w:r w:rsidR="002C6B6B">
        <w:rPr>
          <w:b/>
          <w:bCs/>
          <w:noProof/>
        </w:rPr>
        <w:t>4</w:t>
      </w:r>
      <w:r w:rsidRPr="00746519">
        <w:rPr>
          <w:b/>
          <w:bCs/>
        </w:rPr>
        <w:fldChar w:fldCharType="end"/>
      </w:r>
      <w:r w:rsidRPr="00746519">
        <w:rPr>
          <w:b/>
          <w:bCs/>
        </w:rPr>
        <w:t>:</w:t>
      </w:r>
      <w:r w:rsidRPr="00746519">
        <w:t>McDonnald's</w:t>
      </w:r>
    </w:p>
    <w:p w14:paraId="023A2CB6" w14:textId="77777777" w:rsidR="00746519" w:rsidRPr="0071732B" w:rsidRDefault="00746519" w:rsidP="0071732B">
      <w:pPr>
        <w:pStyle w:val="Corpodetexto"/>
        <w:rPr>
          <w:lang w:val="pt-PT"/>
        </w:rPr>
      </w:pPr>
    </w:p>
    <w:p w14:paraId="068BD9DF" w14:textId="5702511F" w:rsidR="00031D66" w:rsidRPr="00746519" w:rsidRDefault="00031D66" w:rsidP="00746519">
      <w:pPr>
        <w:pStyle w:val="Corpodetexto"/>
        <w:rPr>
          <w:b/>
          <w:bCs/>
          <w:lang w:val="pt-PT"/>
        </w:rPr>
      </w:pPr>
      <w:r w:rsidRPr="00746519">
        <w:rPr>
          <w:b/>
          <w:bCs/>
          <w:lang w:val="pt-PT"/>
        </w:rPr>
        <w:t xml:space="preserve">Projeto 3 – </w:t>
      </w:r>
      <w:proofErr w:type="spellStart"/>
      <w:r w:rsidRPr="00746519">
        <w:rPr>
          <w:b/>
          <w:bCs/>
          <w:lang w:val="pt-PT"/>
        </w:rPr>
        <w:t>The</w:t>
      </w:r>
      <w:proofErr w:type="spellEnd"/>
      <w:r w:rsidRPr="00746519">
        <w:rPr>
          <w:b/>
          <w:bCs/>
          <w:lang w:val="pt-PT"/>
        </w:rPr>
        <w:t xml:space="preserve"> </w:t>
      </w:r>
      <w:proofErr w:type="spellStart"/>
      <w:r w:rsidRPr="00746519">
        <w:rPr>
          <w:b/>
          <w:bCs/>
          <w:lang w:val="pt-PT"/>
        </w:rPr>
        <w:t>Interactive</w:t>
      </w:r>
      <w:proofErr w:type="spellEnd"/>
      <w:r w:rsidRPr="00746519">
        <w:rPr>
          <w:b/>
          <w:bCs/>
          <w:lang w:val="pt-PT"/>
        </w:rPr>
        <w:t xml:space="preserve"> </w:t>
      </w:r>
      <w:proofErr w:type="spellStart"/>
      <w:r w:rsidRPr="00746519">
        <w:rPr>
          <w:b/>
          <w:bCs/>
          <w:lang w:val="pt-PT"/>
        </w:rPr>
        <w:t>Dinning</w:t>
      </w:r>
      <w:proofErr w:type="spellEnd"/>
      <w:r w:rsidRPr="00746519">
        <w:rPr>
          <w:b/>
          <w:bCs/>
          <w:lang w:val="pt-PT"/>
        </w:rPr>
        <w:t xml:space="preserve"> </w:t>
      </w:r>
      <w:proofErr w:type="spellStart"/>
      <w:r w:rsidRPr="00746519">
        <w:rPr>
          <w:b/>
          <w:bCs/>
          <w:lang w:val="pt-PT"/>
        </w:rPr>
        <w:t>Table</w:t>
      </w:r>
      <w:proofErr w:type="spellEnd"/>
    </w:p>
    <w:p w14:paraId="3E31E16E" w14:textId="52C63F86" w:rsidR="00031D66" w:rsidRPr="0071732B" w:rsidRDefault="00031D66" w:rsidP="0071732B">
      <w:pPr>
        <w:pStyle w:val="Corpodetexto"/>
        <w:rPr>
          <w:lang w:val="pt-PT"/>
        </w:rPr>
      </w:pPr>
      <w:r w:rsidRPr="0071732B">
        <w:rPr>
          <w:lang w:val="pt-PT"/>
        </w:rPr>
        <w:t xml:space="preserve">O projeto sobre </w:t>
      </w:r>
      <w:proofErr w:type="spellStart"/>
      <w:r w:rsidRPr="0071732B">
        <w:rPr>
          <w:lang w:val="pt-PT"/>
        </w:rPr>
        <w:t>The</w:t>
      </w:r>
      <w:proofErr w:type="spellEnd"/>
      <w:r w:rsidRPr="0071732B">
        <w:rPr>
          <w:lang w:val="pt-PT"/>
        </w:rPr>
        <w:t xml:space="preserve"> </w:t>
      </w:r>
      <w:proofErr w:type="spellStart"/>
      <w:r w:rsidRPr="0071732B">
        <w:rPr>
          <w:lang w:val="pt-PT"/>
        </w:rPr>
        <w:t>Interactive</w:t>
      </w:r>
      <w:proofErr w:type="spellEnd"/>
      <w:r w:rsidRPr="0071732B">
        <w:rPr>
          <w:lang w:val="pt-PT"/>
        </w:rPr>
        <w:t xml:space="preserve"> </w:t>
      </w:r>
      <w:proofErr w:type="spellStart"/>
      <w:r w:rsidRPr="0071732B">
        <w:rPr>
          <w:lang w:val="pt-PT"/>
        </w:rPr>
        <w:t>Dinning</w:t>
      </w:r>
      <w:proofErr w:type="spellEnd"/>
      <w:r w:rsidRPr="0071732B">
        <w:rPr>
          <w:lang w:val="pt-PT"/>
        </w:rPr>
        <w:t xml:space="preserve"> </w:t>
      </w:r>
      <w:proofErr w:type="spellStart"/>
      <w:r w:rsidRPr="0071732B">
        <w:rPr>
          <w:lang w:val="pt-PT"/>
        </w:rPr>
        <w:t>Table</w:t>
      </w:r>
      <w:proofErr w:type="spellEnd"/>
      <w:r w:rsidRPr="0071732B">
        <w:rPr>
          <w:lang w:val="pt-PT"/>
        </w:rPr>
        <w:t xml:space="preserve"> ou IRT, consiste numa mesa totalmente interativa, fabricada para hotelaria, restauração, cafés, shoppings e aeroportos. Esta mesa possui um design à prova de água, contém um vidro resistente, sendo assim à prova de riscos. O seu display é completamente </w:t>
      </w:r>
      <w:proofErr w:type="spellStart"/>
      <w:r w:rsidRPr="0071732B">
        <w:rPr>
          <w:lang w:val="pt-PT"/>
        </w:rPr>
        <w:t>touch</w:t>
      </w:r>
      <w:proofErr w:type="spellEnd"/>
      <w:r w:rsidRPr="0071732B">
        <w:rPr>
          <w:lang w:val="pt-PT"/>
        </w:rPr>
        <w:t xml:space="preserve">, onde poerão ser efetuados todos os pedidos requeridos pelo Cliente, onde é também disponibilizado uma experiência ilimitada através de várias apps compatíveis (Media </w:t>
      </w:r>
      <w:proofErr w:type="spellStart"/>
      <w:r w:rsidRPr="0071732B">
        <w:rPr>
          <w:lang w:val="pt-PT"/>
        </w:rPr>
        <w:t>library</w:t>
      </w:r>
      <w:proofErr w:type="spellEnd"/>
      <w:r w:rsidRPr="0071732B">
        <w:rPr>
          <w:lang w:val="pt-PT"/>
        </w:rPr>
        <w:t xml:space="preserve">, Facebook, </w:t>
      </w:r>
      <w:proofErr w:type="spellStart"/>
      <w:r w:rsidRPr="0071732B">
        <w:rPr>
          <w:lang w:val="pt-PT"/>
        </w:rPr>
        <w:t>Weather</w:t>
      </w:r>
      <w:proofErr w:type="spellEnd"/>
      <w:r w:rsidRPr="0071732B">
        <w:rPr>
          <w:lang w:val="pt-PT"/>
        </w:rPr>
        <w:t xml:space="preserve">, </w:t>
      </w:r>
      <w:proofErr w:type="spellStart"/>
      <w:r w:rsidRPr="0071732B">
        <w:rPr>
          <w:lang w:val="pt-PT"/>
        </w:rPr>
        <w:t>News</w:t>
      </w:r>
      <w:proofErr w:type="spellEnd"/>
      <w:r w:rsidRPr="0071732B">
        <w:rPr>
          <w:lang w:val="pt-PT"/>
        </w:rPr>
        <w:t xml:space="preserve">, </w:t>
      </w:r>
      <w:proofErr w:type="spellStart"/>
      <w:r w:rsidRPr="0071732B">
        <w:rPr>
          <w:lang w:val="pt-PT"/>
        </w:rPr>
        <w:t>Service</w:t>
      </w:r>
      <w:proofErr w:type="spellEnd"/>
      <w:r w:rsidRPr="0071732B">
        <w:rPr>
          <w:lang w:val="pt-PT"/>
        </w:rPr>
        <w:t xml:space="preserve">, </w:t>
      </w:r>
      <w:proofErr w:type="spellStart"/>
      <w:r w:rsidRPr="0071732B">
        <w:rPr>
          <w:lang w:val="pt-PT"/>
        </w:rPr>
        <w:t>Camera</w:t>
      </w:r>
      <w:proofErr w:type="spellEnd"/>
      <w:r w:rsidRPr="0071732B">
        <w:rPr>
          <w:lang w:val="pt-PT"/>
        </w:rPr>
        <w:t xml:space="preserve">, Social </w:t>
      </w:r>
      <w:proofErr w:type="spellStart"/>
      <w:r w:rsidRPr="0071732B">
        <w:rPr>
          <w:lang w:val="pt-PT"/>
        </w:rPr>
        <w:t>Room</w:t>
      </w:r>
      <w:proofErr w:type="spellEnd"/>
      <w:r w:rsidRPr="0071732B">
        <w:rPr>
          <w:lang w:val="pt-PT"/>
        </w:rPr>
        <w:t>), como também de alguns jogos. Por fim, este equipamento possui formas de pagamento por cartão ou por contactless.</w:t>
      </w:r>
      <w:r w:rsidR="00746519">
        <w:rPr>
          <w:lang w:val="pt-PT"/>
        </w:rPr>
        <w:t>(</w:t>
      </w:r>
      <w:r w:rsidR="00746519" w:rsidRPr="00746519">
        <w:rPr>
          <w:b/>
          <w:bCs/>
          <w:lang w:val="pt-PT"/>
        </w:rPr>
        <w:t>Fig.5</w:t>
      </w:r>
      <w:r w:rsidR="00746519">
        <w:rPr>
          <w:lang w:val="pt-PT"/>
        </w:rPr>
        <w:t>)</w:t>
      </w:r>
    </w:p>
    <w:p w14:paraId="7CF4F79B" w14:textId="77777777" w:rsidR="00746519" w:rsidRDefault="00031D66" w:rsidP="00746519">
      <w:pPr>
        <w:pStyle w:val="Corpodetexto"/>
        <w:keepNext/>
      </w:pPr>
      <w:r w:rsidRPr="0071732B">
        <w:rPr>
          <w:noProof/>
          <w:lang w:val="pt-PT"/>
        </w:rPr>
        <w:drawing>
          <wp:inline distT="0" distB="0" distL="0" distR="0" wp14:anchorId="367810AE" wp14:editId="423C014B">
            <wp:extent cx="3293621" cy="2447365"/>
            <wp:effectExtent l="0" t="0" r="2540" b="0"/>
            <wp:docPr id="3" name="Imagem 3" descr="Uma imagem com texto, mesa&#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Imagem 3" descr="Uma imagem com texto, mesa&#10;&#10;Descrição gerada automaticamente"/>
                    <pic:cNvPicPr/>
                  </pic:nvPicPr>
                  <pic:blipFill>
                    <a:blip r:embed="rId14"/>
                    <a:stretch>
                      <a:fillRect/>
                    </a:stretch>
                  </pic:blipFill>
                  <pic:spPr>
                    <a:xfrm>
                      <a:off x="0" y="0"/>
                      <a:ext cx="3296141" cy="2449238"/>
                    </a:xfrm>
                    <a:prstGeom prst="rect">
                      <a:avLst/>
                    </a:prstGeom>
                  </pic:spPr>
                </pic:pic>
              </a:graphicData>
            </a:graphic>
          </wp:inline>
        </w:drawing>
      </w:r>
    </w:p>
    <w:p w14:paraId="0490242E" w14:textId="4E474BB6" w:rsidR="00B42777" w:rsidRPr="0071732B" w:rsidRDefault="00746519" w:rsidP="00746519">
      <w:pPr>
        <w:pStyle w:val="Legenda"/>
        <w:rPr>
          <w:lang w:val="pt-PT"/>
        </w:rPr>
      </w:pPr>
      <w:proofErr w:type="spellStart"/>
      <w:r w:rsidRPr="00746519">
        <w:rPr>
          <w:b/>
          <w:bCs/>
          <w:sz w:val="16"/>
          <w:szCs w:val="16"/>
        </w:rPr>
        <w:t>Figura</w:t>
      </w:r>
      <w:proofErr w:type="spellEnd"/>
      <w:r w:rsidRPr="00746519">
        <w:rPr>
          <w:b/>
          <w:bCs/>
          <w:sz w:val="16"/>
          <w:szCs w:val="16"/>
        </w:rPr>
        <w:t xml:space="preserve"> </w:t>
      </w:r>
      <w:r w:rsidRPr="00746519">
        <w:rPr>
          <w:b/>
          <w:bCs/>
          <w:sz w:val="16"/>
          <w:szCs w:val="16"/>
        </w:rPr>
        <w:fldChar w:fldCharType="begin"/>
      </w:r>
      <w:r w:rsidRPr="00746519">
        <w:rPr>
          <w:b/>
          <w:bCs/>
          <w:sz w:val="16"/>
          <w:szCs w:val="16"/>
        </w:rPr>
        <w:instrText xml:space="preserve"> SEQ Figura \* ARABIC </w:instrText>
      </w:r>
      <w:r w:rsidRPr="00746519">
        <w:rPr>
          <w:b/>
          <w:bCs/>
          <w:sz w:val="16"/>
          <w:szCs w:val="16"/>
        </w:rPr>
        <w:fldChar w:fldCharType="separate"/>
      </w:r>
      <w:r w:rsidR="002C6B6B">
        <w:rPr>
          <w:b/>
          <w:bCs/>
          <w:noProof/>
          <w:sz w:val="16"/>
          <w:szCs w:val="16"/>
        </w:rPr>
        <w:t>5</w:t>
      </w:r>
      <w:r w:rsidRPr="00746519">
        <w:rPr>
          <w:b/>
          <w:bCs/>
          <w:sz w:val="16"/>
          <w:szCs w:val="16"/>
        </w:rPr>
        <w:fldChar w:fldCharType="end"/>
      </w:r>
      <w:r w:rsidRPr="00746519">
        <w:rPr>
          <w:b/>
          <w:bCs/>
          <w:sz w:val="16"/>
          <w:szCs w:val="16"/>
        </w:rPr>
        <w:t>:</w:t>
      </w:r>
      <w:r w:rsidRPr="00746519">
        <w:rPr>
          <w:sz w:val="16"/>
          <w:szCs w:val="16"/>
        </w:rPr>
        <w:t>The Interactive Dinning Tabl</w:t>
      </w:r>
      <w:r>
        <w:rPr>
          <w:sz w:val="16"/>
          <w:szCs w:val="16"/>
        </w:rPr>
        <w:t>e</w:t>
      </w:r>
    </w:p>
    <w:p w14:paraId="28C8A2D3" w14:textId="77777777" w:rsidR="00031D66" w:rsidRPr="00746519" w:rsidRDefault="00031D66" w:rsidP="0071732B">
      <w:pPr>
        <w:pStyle w:val="Corpodetexto"/>
        <w:rPr>
          <w:b/>
          <w:bCs/>
          <w:lang w:val="pt-PT"/>
        </w:rPr>
      </w:pPr>
      <w:r w:rsidRPr="00746519">
        <w:rPr>
          <w:b/>
          <w:bCs/>
          <w:lang w:val="pt-PT"/>
        </w:rPr>
        <w:t>Projeto 4 – Cinema Nos</w:t>
      </w:r>
    </w:p>
    <w:p w14:paraId="341B2F47" w14:textId="77777777" w:rsidR="00031D66" w:rsidRPr="0071732B" w:rsidRDefault="00031D66" w:rsidP="0071732B">
      <w:pPr>
        <w:pStyle w:val="Corpodetexto"/>
        <w:rPr>
          <w:lang w:val="pt-PT"/>
        </w:rPr>
      </w:pPr>
      <w:r w:rsidRPr="0071732B">
        <w:rPr>
          <w:lang w:val="pt-PT"/>
        </w:rPr>
        <w:t>Cinemas NOS é uma empresa que atua no setor de comunicação social portuguesa pertencente à NOS que detém vários cinemas espalhados pelo território português sendo o principal importador de filmes em Portugal. A empresa líder de mercado, é responsável pela gestão de 214 salas de cinema.</w:t>
      </w:r>
    </w:p>
    <w:p w14:paraId="11F17A3B" w14:textId="77777777" w:rsidR="00031D66" w:rsidRPr="0071732B" w:rsidRDefault="00031D66" w:rsidP="0071732B">
      <w:pPr>
        <w:pStyle w:val="Corpodetexto"/>
        <w:rPr>
          <w:lang w:val="pt-PT"/>
        </w:rPr>
      </w:pPr>
      <w:r w:rsidRPr="0071732B">
        <w:rPr>
          <w:lang w:val="pt-PT"/>
        </w:rPr>
        <w:t>Nos diversos cinemas existentes em todo país existem quiosques self-service, estes equipamentos poderão ser usados para comprar bilhetes, recuperar bilhetes que foram anteriormente comprados online, como também para analisar o menu de forma a descobrir novos produtos que terão gosto em experimentar.</w:t>
      </w:r>
    </w:p>
    <w:p w14:paraId="77EAEF30" w14:textId="77777777" w:rsidR="00031D66" w:rsidRPr="0071732B" w:rsidRDefault="00031D66" w:rsidP="0071732B">
      <w:pPr>
        <w:pStyle w:val="Corpodetexto"/>
        <w:rPr>
          <w:lang w:val="pt-PT"/>
        </w:rPr>
      </w:pPr>
    </w:p>
    <w:p w14:paraId="0355BF6E" w14:textId="77777777" w:rsidR="00031D66" w:rsidRPr="0071732B" w:rsidRDefault="00031D66" w:rsidP="00746519">
      <w:pPr>
        <w:pStyle w:val="Corpodetexto"/>
        <w:ind w:firstLine="0pt"/>
        <w:rPr>
          <w:lang w:val="pt-PT"/>
        </w:rPr>
      </w:pPr>
    </w:p>
    <w:p w14:paraId="0B9D8A93" w14:textId="1223A75A" w:rsidR="00031D66" w:rsidRPr="0071732B" w:rsidRDefault="00031D66" w:rsidP="00746519">
      <w:pPr>
        <w:pStyle w:val="Corpodetexto"/>
        <w:ind w:firstLine="0pt"/>
        <w:rPr>
          <w:lang w:val="pt-PT"/>
        </w:rPr>
      </w:pPr>
      <w:r w:rsidRPr="0071732B">
        <w:rPr>
          <w:lang w:val="pt-PT"/>
        </w:rPr>
        <w:t xml:space="preserve"> O atendimento pode ser descrito da seguinte forma:</w:t>
      </w:r>
    </w:p>
    <w:p w14:paraId="35D9D1F1" w14:textId="02C042F7" w:rsidR="00031D66" w:rsidRPr="00746519" w:rsidRDefault="00031D66" w:rsidP="0071732B">
      <w:pPr>
        <w:pStyle w:val="Corpodetexto"/>
        <w:rPr>
          <w:b/>
          <w:bCs/>
          <w:lang w:val="pt-PT"/>
        </w:rPr>
      </w:pPr>
      <w:r w:rsidRPr="00746519">
        <w:rPr>
          <w:b/>
          <w:bCs/>
          <w:lang w:val="pt-PT"/>
        </w:rPr>
        <w:t>Escolha o filme</w:t>
      </w:r>
    </w:p>
    <w:p w14:paraId="42ABB27F" w14:textId="6899B563" w:rsidR="00031D66" w:rsidRPr="0071732B" w:rsidRDefault="00031D66" w:rsidP="00746519">
      <w:pPr>
        <w:pStyle w:val="Corpodetexto"/>
        <w:rPr>
          <w:lang w:val="pt-PT"/>
        </w:rPr>
      </w:pPr>
      <w:r w:rsidRPr="0071732B">
        <w:rPr>
          <w:lang w:val="pt-PT"/>
        </w:rPr>
        <w:t>Veja o trailer, o género, a classificação, os comentários, os horários e os preços, tudo numa interface simples e intuitiva.</w:t>
      </w:r>
    </w:p>
    <w:p w14:paraId="4FEB9664" w14:textId="77777777" w:rsidR="00031D66" w:rsidRPr="00746519" w:rsidRDefault="00031D66" w:rsidP="0071732B">
      <w:pPr>
        <w:pStyle w:val="Corpodetexto"/>
        <w:rPr>
          <w:b/>
          <w:bCs/>
          <w:lang w:val="pt-PT"/>
        </w:rPr>
      </w:pPr>
      <w:r w:rsidRPr="00746519">
        <w:rPr>
          <w:b/>
          <w:bCs/>
          <w:lang w:val="pt-PT"/>
        </w:rPr>
        <w:t>Selecione o lugar</w:t>
      </w:r>
    </w:p>
    <w:p w14:paraId="30066C23" w14:textId="362AFAC1" w:rsidR="00031D66" w:rsidRPr="0071732B" w:rsidRDefault="00031D66" w:rsidP="00746519">
      <w:pPr>
        <w:pStyle w:val="Corpodetexto"/>
        <w:rPr>
          <w:lang w:val="pt-PT"/>
        </w:rPr>
      </w:pPr>
      <w:r w:rsidRPr="0071732B">
        <w:rPr>
          <w:lang w:val="pt-PT"/>
        </w:rPr>
        <w:t>Escolher o lugar certo nunca foi tão simples e sem margem para erros.</w:t>
      </w:r>
    </w:p>
    <w:p w14:paraId="016F3EAE" w14:textId="77777777" w:rsidR="00031D66" w:rsidRPr="00746519" w:rsidRDefault="00031D66" w:rsidP="0071732B">
      <w:pPr>
        <w:pStyle w:val="Corpodetexto"/>
        <w:rPr>
          <w:b/>
          <w:bCs/>
          <w:lang w:val="pt-PT"/>
        </w:rPr>
      </w:pPr>
      <w:r w:rsidRPr="00746519">
        <w:rPr>
          <w:b/>
          <w:bCs/>
          <w:lang w:val="pt-PT"/>
        </w:rPr>
        <w:t>Pipocas e bebida?</w:t>
      </w:r>
    </w:p>
    <w:p w14:paraId="6D6762AA" w14:textId="29E291E3" w:rsidR="00031D66" w:rsidRPr="0071732B" w:rsidRDefault="00031D66" w:rsidP="00746519">
      <w:pPr>
        <w:pStyle w:val="Corpodetexto"/>
        <w:rPr>
          <w:lang w:val="pt-PT"/>
        </w:rPr>
      </w:pPr>
      <w:r w:rsidRPr="0071732B">
        <w:rPr>
          <w:lang w:val="pt-PT"/>
        </w:rPr>
        <w:t>Escolha já o seu menu, num layout organizado e intuitivo. É excelente para cross-selling!</w:t>
      </w:r>
    </w:p>
    <w:p w14:paraId="32410CFE" w14:textId="77777777" w:rsidR="00031D66" w:rsidRPr="00746519" w:rsidRDefault="00031D66" w:rsidP="0071732B">
      <w:pPr>
        <w:pStyle w:val="Corpodetexto"/>
        <w:rPr>
          <w:b/>
          <w:bCs/>
          <w:lang w:val="pt-PT"/>
        </w:rPr>
      </w:pPr>
      <w:r w:rsidRPr="00746519">
        <w:rPr>
          <w:b/>
          <w:bCs/>
          <w:lang w:val="pt-PT"/>
        </w:rPr>
        <w:t>Pagamento</w:t>
      </w:r>
    </w:p>
    <w:p w14:paraId="049C4238" w14:textId="77777777" w:rsidR="00031D66" w:rsidRPr="0071732B" w:rsidRDefault="00031D66" w:rsidP="0071732B">
      <w:pPr>
        <w:pStyle w:val="Corpodetexto"/>
        <w:rPr>
          <w:lang w:val="pt-PT"/>
        </w:rPr>
      </w:pPr>
      <w:r w:rsidRPr="0071732B">
        <w:rPr>
          <w:lang w:val="pt-PT"/>
        </w:rPr>
        <w:t xml:space="preserve">Todos os meios de pagamento disponíveis: dinheiro, cartão, MB </w:t>
      </w:r>
      <w:proofErr w:type="spellStart"/>
      <w:r w:rsidRPr="0071732B">
        <w:rPr>
          <w:lang w:val="pt-PT"/>
        </w:rPr>
        <w:t>Way</w:t>
      </w:r>
      <w:proofErr w:type="spellEnd"/>
      <w:r w:rsidRPr="0071732B">
        <w:rPr>
          <w:lang w:val="pt-PT"/>
        </w:rPr>
        <w:t xml:space="preserve">, vales prenda, </w:t>
      </w:r>
      <w:proofErr w:type="gramStart"/>
      <w:r w:rsidRPr="0071732B">
        <w:rPr>
          <w:lang w:val="pt-PT"/>
        </w:rPr>
        <w:t>etc..</w:t>
      </w:r>
      <w:proofErr w:type="gramEnd"/>
    </w:p>
    <w:p w14:paraId="7E67F7B2" w14:textId="72A791F8" w:rsidR="00031D66" w:rsidRPr="0071732B" w:rsidRDefault="00031D66" w:rsidP="006D2C6A">
      <w:pPr>
        <w:pStyle w:val="Corpodetexto"/>
        <w:rPr>
          <w:lang w:val="pt-PT"/>
        </w:rPr>
      </w:pPr>
      <w:r w:rsidRPr="0071732B">
        <w:rPr>
          <w:lang w:val="pt-PT"/>
        </w:rPr>
        <w:t xml:space="preserve">Este tipo de automatização trará imensas vantagens, tais como a rapidez, baseado num atendimento rápido, autónomo o que evitara filas de espera; novas experiências por parte do Cliente; maior organização, visto que o Cliente encontra tudo num só local; uma maior comunicação digital; uma maior produtividade, como também uma gestão centralizada.  </w:t>
      </w:r>
    </w:p>
    <w:p w14:paraId="7596580E" w14:textId="5EC424AB" w:rsidR="00031D66" w:rsidRPr="0071732B" w:rsidRDefault="00031D66" w:rsidP="00031D66">
      <w:pPr>
        <w:rPr>
          <w:lang w:val="pt-PT"/>
        </w:rPr>
      </w:pPr>
    </w:p>
    <w:p w14:paraId="23BCFC9C" w14:textId="77777777" w:rsidR="00031D66" w:rsidRPr="0071732B" w:rsidRDefault="00031D66" w:rsidP="00031D66">
      <w:pPr>
        <w:rPr>
          <w:lang w:val="pt-PT"/>
        </w:rPr>
      </w:pPr>
    </w:p>
    <w:p w14:paraId="5B7D36BB" w14:textId="77777777" w:rsidR="006D2C6A" w:rsidRDefault="006D2C6A" w:rsidP="006D2C6A">
      <w:pPr>
        <w:keepNext/>
      </w:pPr>
      <w:r>
        <w:rPr>
          <w:noProof/>
          <w:lang w:val="pt-PT"/>
        </w:rPr>
        <w:drawing>
          <wp:inline distT="0" distB="0" distL="0" distR="0" wp14:anchorId="6EF5CD7A" wp14:editId="130A834C">
            <wp:extent cx="2574925" cy="1440815"/>
            <wp:effectExtent l="0" t="0" r="0" b="6985"/>
            <wp:docPr id="12" name="Agrupar 12"/>
            <wp:cNvGraphicFramePr/>
            <a:graphic xmlns:a="http://purl.oclc.org/ooxml/drawingml/main">
              <a:graphicData uri="http://schemas.microsoft.com/office/word/2010/wordprocessingGroup">
                <wp:wgp>
                  <wp:cNvGrpSpPr/>
                  <wp:grpSpPr>
                    <a:xfrm>
                      <a:off x="0" y="0"/>
                      <a:ext cx="2574925" cy="1440815"/>
                      <a:chOff x="0" y="340360"/>
                      <a:chExt cx="2574925" cy="1440815"/>
                    </a:xfrm>
                  </wp:grpSpPr>
                  <pic:pic xmlns:pic="http://purl.oclc.org/ooxml/drawingml/picture">
                    <pic:nvPicPr>
                      <pic:cNvPr id="9" name="Imagem 9"/>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422400" y="340360"/>
                        <a:ext cx="1152525" cy="1440815"/>
                      </a:xfrm>
                      <a:prstGeom prst="rect">
                        <a:avLst/>
                      </a:prstGeom>
                      <a:noFill/>
                    </pic:spPr>
                  </pic:pic>
                  <pic:pic xmlns:pic="http://purl.oclc.org/ooxml/drawingml/picture">
                    <pic:nvPicPr>
                      <pic:cNvPr id="4" name="Imagem 4"/>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401320"/>
                        <a:ext cx="1379855" cy="1379855"/>
                      </a:xfrm>
                      <a:prstGeom prst="rect">
                        <a:avLst/>
                      </a:prstGeom>
                      <a:noFill/>
                    </pic:spPr>
                  </pic:pic>
                </wp:wgp>
              </a:graphicData>
            </a:graphic>
          </wp:inline>
        </w:drawing>
      </w:r>
    </w:p>
    <w:p w14:paraId="2433B953" w14:textId="2263D927" w:rsidR="00031D66" w:rsidRPr="006D2C6A" w:rsidRDefault="006D2C6A" w:rsidP="006D2C6A">
      <w:pPr>
        <w:pStyle w:val="Legenda"/>
        <w:rPr>
          <w:b/>
          <w:bCs/>
          <w:sz w:val="16"/>
          <w:szCs w:val="16"/>
          <w:lang w:val="pt-PT"/>
        </w:rPr>
      </w:pPr>
      <w:proofErr w:type="spellStart"/>
      <w:r w:rsidRPr="006D2C6A">
        <w:rPr>
          <w:b/>
          <w:bCs/>
          <w:sz w:val="16"/>
          <w:szCs w:val="16"/>
        </w:rPr>
        <w:t>Figura</w:t>
      </w:r>
      <w:proofErr w:type="spellEnd"/>
      <w:r w:rsidRPr="006D2C6A">
        <w:rPr>
          <w:b/>
          <w:bCs/>
          <w:sz w:val="16"/>
          <w:szCs w:val="16"/>
        </w:rPr>
        <w:t xml:space="preserve"> </w:t>
      </w:r>
      <w:r w:rsidRPr="006D2C6A">
        <w:rPr>
          <w:b/>
          <w:bCs/>
          <w:sz w:val="16"/>
          <w:szCs w:val="16"/>
        </w:rPr>
        <w:fldChar w:fldCharType="begin"/>
      </w:r>
      <w:r w:rsidRPr="006D2C6A">
        <w:rPr>
          <w:b/>
          <w:bCs/>
          <w:sz w:val="16"/>
          <w:szCs w:val="16"/>
        </w:rPr>
        <w:instrText xml:space="preserve"> SEQ Figura \* ARABIC </w:instrText>
      </w:r>
      <w:r w:rsidRPr="006D2C6A">
        <w:rPr>
          <w:b/>
          <w:bCs/>
          <w:sz w:val="16"/>
          <w:szCs w:val="16"/>
        </w:rPr>
        <w:fldChar w:fldCharType="separate"/>
      </w:r>
      <w:r w:rsidR="002C6B6B">
        <w:rPr>
          <w:b/>
          <w:bCs/>
          <w:noProof/>
          <w:sz w:val="16"/>
          <w:szCs w:val="16"/>
        </w:rPr>
        <w:t>6</w:t>
      </w:r>
      <w:r w:rsidRPr="006D2C6A">
        <w:rPr>
          <w:b/>
          <w:bCs/>
          <w:sz w:val="16"/>
          <w:szCs w:val="16"/>
        </w:rPr>
        <w:fldChar w:fldCharType="end"/>
      </w:r>
      <w:r w:rsidRPr="006D2C6A">
        <w:rPr>
          <w:b/>
          <w:bCs/>
          <w:sz w:val="16"/>
          <w:szCs w:val="16"/>
        </w:rPr>
        <w:t>:</w:t>
      </w:r>
      <w:r w:rsidRPr="006D2C6A">
        <w:rPr>
          <w:sz w:val="16"/>
          <w:szCs w:val="16"/>
        </w:rPr>
        <w:t xml:space="preserve"> Cinema Nos</w:t>
      </w:r>
    </w:p>
    <w:p w14:paraId="1D3D993D" w14:textId="77777777" w:rsidR="00031D66" w:rsidRPr="0071732B" w:rsidRDefault="00031D66" w:rsidP="00031D66">
      <w:pPr>
        <w:rPr>
          <w:lang w:val="pt-PT"/>
        </w:rPr>
      </w:pPr>
    </w:p>
    <w:p w14:paraId="5F2C6BE3" w14:textId="77777777" w:rsidR="00031D66" w:rsidRPr="0071732B" w:rsidRDefault="00031D66" w:rsidP="00031D66">
      <w:pPr>
        <w:rPr>
          <w:lang w:val="pt-PT"/>
        </w:rPr>
      </w:pPr>
    </w:p>
    <w:p w14:paraId="4633BC2E" w14:textId="77777777" w:rsidR="00031D66" w:rsidRPr="0071732B" w:rsidRDefault="00031D66" w:rsidP="00031D66">
      <w:pPr>
        <w:pStyle w:val="references"/>
        <w:numPr>
          <w:ilvl w:val="0"/>
          <w:numId w:val="0"/>
        </w:numPr>
        <w:spacing w:line="12pt" w:lineRule="auto"/>
        <w:rPr>
          <w:rFonts w:eastAsia="SimSun"/>
          <w:b/>
          <w:noProof w:val="0"/>
          <w:color w:val="FF0000"/>
          <w:spacing w:val="-1"/>
          <w:sz w:val="20"/>
          <w:szCs w:val="20"/>
          <w:lang w:val="pt-PT" w:eastAsia="x-none"/>
        </w:rPr>
        <w:sectPr w:rsidR="00031D66" w:rsidRPr="0071732B" w:rsidSect="003B4E04">
          <w:type w:val="continuous"/>
          <w:pgSz w:w="595.30pt" w:h="841.90pt" w:code="9"/>
          <w:pgMar w:top="54pt" w:right="45.35pt" w:bottom="72pt" w:left="45.35pt" w:header="36pt" w:footer="36pt" w:gutter="0pt"/>
          <w:cols w:num="2" w:space="18pt"/>
          <w:docGrid w:linePitch="360"/>
        </w:sectPr>
      </w:pPr>
    </w:p>
    <w:p w14:paraId="49C70CF3" w14:textId="58C879AA" w:rsidR="009303D9" w:rsidRPr="0071732B" w:rsidRDefault="009303D9" w:rsidP="005B520E">
      <w:pPr>
        <w:rPr>
          <w:lang w:val="pt-PT"/>
        </w:rPr>
      </w:pPr>
    </w:p>
    <w:p w14:paraId="1DF059FC" w14:textId="540D78A3" w:rsidR="004B3B8E" w:rsidRPr="0071732B" w:rsidRDefault="004B3B8E" w:rsidP="004B3B8E">
      <w:pPr>
        <w:tabs>
          <w:tab w:val="start" w:pos="340.40pt"/>
        </w:tabs>
        <w:jc w:val="start"/>
        <w:rPr>
          <w:lang w:val="pt-PT"/>
        </w:rPr>
      </w:pPr>
      <w:r w:rsidRPr="0071732B">
        <w:rPr>
          <w:lang w:val="pt-PT"/>
        </w:rPr>
        <w:tab/>
      </w:r>
    </w:p>
    <w:p w14:paraId="3A3F091C" w14:textId="5EA9B680" w:rsidR="006D2C6A" w:rsidRPr="00623F63" w:rsidRDefault="006D2C6A" w:rsidP="006D2C6A">
      <w:pPr>
        <w:pStyle w:val="Legenda"/>
        <w:keepNext/>
        <w:jc w:val="start"/>
        <w:rPr>
          <w:lang w:val="pt-PT"/>
        </w:rPr>
      </w:pPr>
      <w:r w:rsidRPr="00623F63">
        <w:rPr>
          <w:lang w:val="pt-PT"/>
        </w:rPr>
        <w:t xml:space="preserve">Tabela </w:t>
      </w:r>
      <w:r w:rsidR="00B77BB1" w:rsidRPr="00623F63">
        <w:rPr>
          <w:lang w:val="pt-PT"/>
        </w:rPr>
        <w:fldChar w:fldCharType="begin"/>
      </w:r>
      <w:r w:rsidR="00B77BB1" w:rsidRPr="00623F63">
        <w:rPr>
          <w:lang w:val="pt-PT"/>
        </w:rPr>
        <w:instrText xml:space="preserve"> SEQ Tabela \* ARABIC </w:instrText>
      </w:r>
      <w:r w:rsidR="00B77BB1" w:rsidRPr="00623F63">
        <w:rPr>
          <w:lang w:val="pt-PT"/>
        </w:rPr>
        <w:fldChar w:fldCharType="separate"/>
      </w:r>
      <w:r w:rsidR="002C6B6B">
        <w:rPr>
          <w:noProof/>
          <w:lang w:val="pt-PT"/>
        </w:rPr>
        <w:t>1</w:t>
      </w:r>
      <w:r w:rsidR="00B77BB1" w:rsidRPr="00623F63">
        <w:rPr>
          <w:noProof/>
          <w:lang w:val="pt-PT"/>
        </w:rPr>
        <w:fldChar w:fldCharType="end"/>
      </w:r>
      <w:r w:rsidRPr="00623F63">
        <w:rPr>
          <w:lang w:val="pt-PT"/>
        </w:rPr>
        <w:t xml:space="preserve">: </w:t>
      </w:r>
      <w:proofErr w:type="spellStart"/>
      <w:r w:rsidRPr="00623F63">
        <w:rPr>
          <w:lang w:val="pt-PT"/>
        </w:rPr>
        <w:t>Compração</w:t>
      </w:r>
      <w:proofErr w:type="spellEnd"/>
      <w:r w:rsidRPr="00623F63">
        <w:rPr>
          <w:lang w:val="pt-PT"/>
        </w:rPr>
        <w:t xml:space="preserve"> de projetos</w:t>
      </w:r>
    </w:p>
    <w:tbl>
      <w:tblPr>
        <w:tblStyle w:val="TabelacomGrelha"/>
        <w:tblpPr w:leftFromText="141" w:rightFromText="141" w:vertAnchor="text" w:horzAnchor="margin" w:tblpY="776"/>
        <w:tblW w:w="509.60pt" w:type="dxa"/>
        <w:tblLook w:firstRow="1" w:lastRow="0" w:firstColumn="1" w:lastColumn="0" w:noHBand="0" w:noVBand="1"/>
      </w:tblPr>
      <w:tblGrid>
        <w:gridCol w:w="1490"/>
        <w:gridCol w:w="2097"/>
        <w:gridCol w:w="2284"/>
        <w:gridCol w:w="2163"/>
        <w:gridCol w:w="2158"/>
      </w:tblGrid>
      <w:tr w:rsidR="00746519" w:rsidRPr="00623F63" w14:paraId="22E9FE65" w14:textId="77777777" w:rsidTr="00746519">
        <w:trPr>
          <w:trHeight w:val="572"/>
        </w:trPr>
        <w:tc>
          <w:tcPr>
            <w:tcW w:w="74.50pt" w:type="dxa"/>
            <w:tcBorders>
              <w:top w:val="nil"/>
              <w:start w:val="nil"/>
            </w:tcBorders>
          </w:tcPr>
          <w:p w14:paraId="22E60E53" w14:textId="77777777" w:rsidR="00746519" w:rsidRPr="00623F63" w:rsidRDefault="00746519" w:rsidP="00746519"/>
        </w:tc>
        <w:tc>
          <w:tcPr>
            <w:tcW w:w="104.85pt" w:type="dxa"/>
            <w:vAlign w:val="center"/>
          </w:tcPr>
          <w:p w14:paraId="6EC04038" w14:textId="77777777" w:rsidR="00746519" w:rsidRPr="00623F63" w:rsidRDefault="00746519" w:rsidP="00746519">
            <w:pPr>
              <w:rPr>
                <w:b/>
                <w:bCs/>
              </w:rPr>
            </w:pPr>
            <w:r w:rsidRPr="00623F63">
              <w:rPr>
                <w:b/>
                <w:bCs/>
              </w:rPr>
              <w:t>Brunn’s</w:t>
            </w:r>
          </w:p>
        </w:tc>
        <w:tc>
          <w:tcPr>
            <w:tcW w:w="114.20pt" w:type="dxa"/>
            <w:vAlign w:val="center"/>
          </w:tcPr>
          <w:p w14:paraId="606C9BC7" w14:textId="77777777" w:rsidR="00746519" w:rsidRPr="00623F63" w:rsidRDefault="00746519" w:rsidP="00746519">
            <w:pPr>
              <w:rPr>
                <w:b/>
                <w:bCs/>
              </w:rPr>
            </w:pPr>
            <w:r w:rsidRPr="00623F63">
              <w:rPr>
                <w:b/>
                <w:bCs/>
              </w:rPr>
              <w:t>McDonalds</w:t>
            </w:r>
          </w:p>
        </w:tc>
        <w:tc>
          <w:tcPr>
            <w:tcW w:w="108.15pt" w:type="dxa"/>
            <w:vAlign w:val="center"/>
          </w:tcPr>
          <w:p w14:paraId="41A10FD0" w14:textId="77777777" w:rsidR="00746519" w:rsidRPr="00623F63" w:rsidRDefault="00746519" w:rsidP="00746519">
            <w:pPr>
              <w:rPr>
                <w:b/>
                <w:bCs/>
              </w:rPr>
            </w:pPr>
            <w:r w:rsidRPr="00623F63">
              <w:rPr>
                <w:b/>
                <w:bCs/>
              </w:rPr>
              <w:t>IRT</w:t>
            </w:r>
          </w:p>
        </w:tc>
        <w:tc>
          <w:tcPr>
            <w:tcW w:w="107.90pt" w:type="dxa"/>
            <w:vAlign w:val="center"/>
          </w:tcPr>
          <w:p w14:paraId="5AE87554" w14:textId="77777777" w:rsidR="00746519" w:rsidRPr="00623F63" w:rsidRDefault="00746519" w:rsidP="00746519">
            <w:pPr>
              <w:rPr>
                <w:b/>
                <w:bCs/>
              </w:rPr>
            </w:pPr>
            <w:r w:rsidRPr="00623F63">
              <w:rPr>
                <w:b/>
                <w:bCs/>
              </w:rPr>
              <w:t>Cinema Nos</w:t>
            </w:r>
          </w:p>
        </w:tc>
      </w:tr>
      <w:tr w:rsidR="00746519" w:rsidRPr="00623F63" w14:paraId="501806BB" w14:textId="77777777" w:rsidTr="00746519">
        <w:trPr>
          <w:trHeight w:val="2826"/>
        </w:trPr>
        <w:tc>
          <w:tcPr>
            <w:tcW w:w="74.50pt" w:type="dxa"/>
            <w:vAlign w:val="center"/>
          </w:tcPr>
          <w:p w14:paraId="05D12B3B" w14:textId="77777777" w:rsidR="00746519" w:rsidRPr="00623F63" w:rsidRDefault="00746519" w:rsidP="00746519">
            <w:pPr>
              <w:rPr>
                <w:b/>
                <w:bCs/>
              </w:rPr>
            </w:pPr>
            <w:r w:rsidRPr="00623F63">
              <w:rPr>
                <w:b/>
                <w:bCs/>
              </w:rPr>
              <w:t xml:space="preserve">Vantagens </w:t>
            </w:r>
          </w:p>
        </w:tc>
        <w:tc>
          <w:tcPr>
            <w:tcW w:w="104.85pt" w:type="dxa"/>
          </w:tcPr>
          <w:p w14:paraId="4474354C" w14:textId="77777777" w:rsidR="00746519" w:rsidRPr="00623F63" w:rsidRDefault="00746519" w:rsidP="00746519">
            <w:r w:rsidRPr="00623F63">
              <w:t>-Maior organização;</w:t>
            </w:r>
          </w:p>
          <w:p w14:paraId="392D8DA9" w14:textId="77777777" w:rsidR="00746519" w:rsidRPr="00623F63" w:rsidRDefault="00746519" w:rsidP="00746519">
            <w:r w:rsidRPr="00623F63">
              <w:t>-Eficiência nos pedidos;</w:t>
            </w:r>
          </w:p>
          <w:p w14:paraId="23A05933" w14:textId="77777777" w:rsidR="00746519" w:rsidRPr="00623F63" w:rsidRDefault="00746519" w:rsidP="00746519">
            <w:r w:rsidRPr="00623F63">
              <w:t>-Maior Produtividade;</w:t>
            </w:r>
          </w:p>
          <w:p w14:paraId="598AB3F8" w14:textId="77777777" w:rsidR="00746519" w:rsidRPr="00623F63" w:rsidRDefault="00746519" w:rsidP="00746519">
            <w:r w:rsidRPr="00623F63">
              <w:t>-Redução de Custos;</w:t>
            </w:r>
          </w:p>
          <w:p w14:paraId="39272502" w14:textId="77777777" w:rsidR="00746519" w:rsidRPr="00623F63" w:rsidRDefault="00746519" w:rsidP="00746519">
            <w:r w:rsidRPr="00623F63">
              <w:t>-Diminuição do tempo de espera;</w:t>
            </w:r>
          </w:p>
        </w:tc>
        <w:tc>
          <w:tcPr>
            <w:tcW w:w="114.20pt" w:type="dxa"/>
          </w:tcPr>
          <w:p w14:paraId="2DC3977E" w14:textId="77777777" w:rsidR="00746519" w:rsidRPr="00623F63" w:rsidRDefault="00746519" w:rsidP="00746519">
            <w:r w:rsidRPr="00623F63">
              <w:t>-Maior organização;</w:t>
            </w:r>
          </w:p>
          <w:p w14:paraId="4397877A" w14:textId="77777777" w:rsidR="00746519" w:rsidRPr="00623F63" w:rsidRDefault="00746519" w:rsidP="00746519">
            <w:r w:rsidRPr="00623F63">
              <w:t>-Eficiência nos pedidos;</w:t>
            </w:r>
          </w:p>
          <w:p w14:paraId="273530D5" w14:textId="77777777" w:rsidR="00746519" w:rsidRPr="00623F63" w:rsidRDefault="00746519" w:rsidP="00746519">
            <w:r w:rsidRPr="00623F63">
              <w:t>-Maior Produtividade;</w:t>
            </w:r>
          </w:p>
          <w:p w14:paraId="3E9F293B" w14:textId="77777777" w:rsidR="00746519" w:rsidRPr="00623F63" w:rsidRDefault="00746519" w:rsidP="00746519">
            <w:r w:rsidRPr="00623F63">
              <w:t>-Redução de Custos;</w:t>
            </w:r>
          </w:p>
          <w:p w14:paraId="7AFD8BB4" w14:textId="77777777" w:rsidR="00746519" w:rsidRPr="00623F63" w:rsidRDefault="00746519" w:rsidP="00746519">
            <w:r w:rsidRPr="00623F63">
              <w:t>-Diminuição do tempo de espera;</w:t>
            </w:r>
          </w:p>
          <w:p w14:paraId="6BE57F56" w14:textId="77777777" w:rsidR="00746519" w:rsidRPr="00623F63" w:rsidRDefault="00746519" w:rsidP="00746519">
            <w:r w:rsidRPr="00623F63">
              <w:t>-Melhores formas de pagamento;</w:t>
            </w:r>
          </w:p>
          <w:p w14:paraId="5E52E553" w14:textId="77777777" w:rsidR="00746519" w:rsidRPr="00623F63" w:rsidRDefault="00746519" w:rsidP="00746519">
            <w:r w:rsidRPr="00623F63">
              <w:t>-Aumento de espaço do Restaurante.</w:t>
            </w:r>
          </w:p>
          <w:p w14:paraId="2D348E53" w14:textId="77777777" w:rsidR="00746519" w:rsidRPr="00623F63" w:rsidRDefault="00746519" w:rsidP="00746519"/>
          <w:p w14:paraId="5444D294" w14:textId="77777777" w:rsidR="00746519" w:rsidRPr="00623F63" w:rsidRDefault="00746519" w:rsidP="00746519"/>
        </w:tc>
        <w:tc>
          <w:tcPr>
            <w:tcW w:w="108.15pt" w:type="dxa"/>
          </w:tcPr>
          <w:p w14:paraId="6F4F5C18" w14:textId="77777777" w:rsidR="00746519" w:rsidRPr="00623F63" w:rsidRDefault="00746519" w:rsidP="00746519">
            <w:r w:rsidRPr="00623F63">
              <w:t>-Maior Organização;</w:t>
            </w:r>
          </w:p>
          <w:p w14:paraId="528CE6E0" w14:textId="77777777" w:rsidR="00746519" w:rsidRPr="00623F63" w:rsidRDefault="00746519" w:rsidP="00746519">
            <w:r w:rsidRPr="00623F63">
              <w:t>-Eficiência nos pedidos;</w:t>
            </w:r>
          </w:p>
          <w:p w14:paraId="0281F76B" w14:textId="77777777" w:rsidR="00746519" w:rsidRPr="00623F63" w:rsidRDefault="00746519" w:rsidP="00746519">
            <w:r w:rsidRPr="00623F63">
              <w:t>-Maior Produtividade;</w:t>
            </w:r>
          </w:p>
          <w:p w14:paraId="4EFD87C1" w14:textId="77777777" w:rsidR="00746519" w:rsidRPr="00623F63" w:rsidRDefault="00746519" w:rsidP="00746519">
            <w:r w:rsidRPr="00623F63">
              <w:t>-Redução de Custos;</w:t>
            </w:r>
          </w:p>
          <w:p w14:paraId="6F4DE6AE" w14:textId="77777777" w:rsidR="00746519" w:rsidRPr="00623F63" w:rsidRDefault="00746519" w:rsidP="00746519">
            <w:r w:rsidRPr="00623F63">
              <w:t>-Diminuição do tempo de espera;</w:t>
            </w:r>
          </w:p>
          <w:p w14:paraId="1A97A3D0" w14:textId="77777777" w:rsidR="00746519" w:rsidRPr="00623F63" w:rsidRDefault="00746519" w:rsidP="00746519">
            <w:r w:rsidRPr="00623F63">
              <w:t>-Experiência ilimitada de apps compatíveis;</w:t>
            </w:r>
          </w:p>
          <w:p w14:paraId="46742D1E" w14:textId="77777777" w:rsidR="00746519" w:rsidRPr="00623F63" w:rsidRDefault="00746519" w:rsidP="00746519">
            <w:r w:rsidRPr="00623F63">
              <w:t xml:space="preserve">-Pagamento na hora. </w:t>
            </w:r>
          </w:p>
          <w:p w14:paraId="71F3A778" w14:textId="77777777" w:rsidR="00746519" w:rsidRPr="00623F63" w:rsidRDefault="00746519" w:rsidP="00746519"/>
        </w:tc>
        <w:tc>
          <w:tcPr>
            <w:tcW w:w="107.90pt" w:type="dxa"/>
          </w:tcPr>
          <w:p w14:paraId="2B6CA30D" w14:textId="77777777" w:rsidR="00746519" w:rsidRPr="00623F63" w:rsidRDefault="00746519" w:rsidP="00746519">
            <w:r w:rsidRPr="00623F63">
              <w:t>-Maior Organização;</w:t>
            </w:r>
          </w:p>
          <w:p w14:paraId="01B7F854" w14:textId="77777777" w:rsidR="00746519" w:rsidRPr="00623F63" w:rsidRDefault="00746519" w:rsidP="00746519">
            <w:r w:rsidRPr="00623F63">
              <w:t>-Eficiência nos pedidos;</w:t>
            </w:r>
          </w:p>
          <w:p w14:paraId="09BE5063" w14:textId="77777777" w:rsidR="00746519" w:rsidRPr="00623F63" w:rsidRDefault="00746519" w:rsidP="00746519">
            <w:r w:rsidRPr="00623F63">
              <w:t>-Maior Produtividade;</w:t>
            </w:r>
          </w:p>
          <w:p w14:paraId="651E9D56" w14:textId="77777777" w:rsidR="00746519" w:rsidRPr="00623F63" w:rsidRDefault="00746519" w:rsidP="00746519">
            <w:r w:rsidRPr="00623F63">
              <w:t>-Redução de Custos;</w:t>
            </w:r>
          </w:p>
          <w:p w14:paraId="6286E5FD" w14:textId="77777777" w:rsidR="00746519" w:rsidRPr="00623F63" w:rsidRDefault="00746519" w:rsidP="00746519">
            <w:r w:rsidRPr="00623F63">
              <w:t>-Diminuição do tempo de espera;</w:t>
            </w:r>
          </w:p>
          <w:p w14:paraId="6C321232" w14:textId="77777777" w:rsidR="00746519" w:rsidRPr="00623F63" w:rsidRDefault="00746519" w:rsidP="00746519">
            <w:r w:rsidRPr="00623F63">
              <w:t>-Melhores Formas de Pagamento.</w:t>
            </w:r>
          </w:p>
          <w:p w14:paraId="57F0E898" w14:textId="77777777" w:rsidR="00746519" w:rsidRPr="00623F63" w:rsidRDefault="00746519" w:rsidP="00746519"/>
        </w:tc>
      </w:tr>
      <w:tr w:rsidR="00746519" w:rsidRPr="00623F63" w14:paraId="23FE7CD6" w14:textId="77777777" w:rsidTr="00746519">
        <w:trPr>
          <w:trHeight w:val="1705"/>
        </w:trPr>
        <w:tc>
          <w:tcPr>
            <w:tcW w:w="74.50pt" w:type="dxa"/>
            <w:vAlign w:val="center"/>
          </w:tcPr>
          <w:p w14:paraId="44C702E8" w14:textId="77777777" w:rsidR="00746519" w:rsidRPr="00623F63" w:rsidRDefault="00746519" w:rsidP="00746519">
            <w:pPr>
              <w:rPr>
                <w:b/>
                <w:bCs/>
              </w:rPr>
            </w:pPr>
            <w:r w:rsidRPr="00623F63">
              <w:rPr>
                <w:b/>
                <w:bCs/>
              </w:rPr>
              <w:t>Desvantagens</w:t>
            </w:r>
          </w:p>
        </w:tc>
        <w:tc>
          <w:tcPr>
            <w:tcW w:w="104.85pt" w:type="dxa"/>
          </w:tcPr>
          <w:p w14:paraId="21C7695B" w14:textId="77777777" w:rsidR="00746519" w:rsidRPr="00623F63" w:rsidRDefault="00746519" w:rsidP="00746519">
            <w:r w:rsidRPr="00623F63">
              <w:t xml:space="preserve">-Alguns Clientes precisarão de apoio na utilização do Sistema. </w:t>
            </w:r>
          </w:p>
        </w:tc>
        <w:tc>
          <w:tcPr>
            <w:tcW w:w="114.20pt" w:type="dxa"/>
          </w:tcPr>
          <w:p w14:paraId="7A21912F" w14:textId="77777777" w:rsidR="00746519" w:rsidRPr="00623F63" w:rsidRDefault="00746519" w:rsidP="00746519">
            <w:r w:rsidRPr="00623F63">
              <w:t>-Aumento de pedidos para processar;</w:t>
            </w:r>
          </w:p>
          <w:p w14:paraId="74CBC310" w14:textId="77777777" w:rsidR="00746519" w:rsidRPr="00623F63" w:rsidRDefault="00746519" w:rsidP="00746519">
            <w:r w:rsidRPr="00623F63">
              <w:t>-Certos Clientes poderão ter difícil adaptação aos Sistemas automatizados.</w:t>
            </w:r>
          </w:p>
        </w:tc>
        <w:tc>
          <w:tcPr>
            <w:tcW w:w="108.15pt" w:type="dxa"/>
          </w:tcPr>
          <w:p w14:paraId="48073AEB" w14:textId="77777777" w:rsidR="00746519" w:rsidRPr="00623F63" w:rsidRDefault="00746519" w:rsidP="00746519">
            <w:r w:rsidRPr="00623F63">
              <w:t>-Certos clientes necessitarão de ajuda no manuseamento do Sistema.</w:t>
            </w:r>
          </w:p>
        </w:tc>
        <w:tc>
          <w:tcPr>
            <w:tcW w:w="107.90pt" w:type="dxa"/>
          </w:tcPr>
          <w:p w14:paraId="586C17D2" w14:textId="77777777" w:rsidR="00746519" w:rsidRPr="00623F63" w:rsidRDefault="00746519" w:rsidP="00746519">
            <w:r w:rsidRPr="00623F63">
              <w:t>-Aumento de pedidos para processar;</w:t>
            </w:r>
          </w:p>
          <w:p w14:paraId="45DAB3F2" w14:textId="77777777" w:rsidR="00746519" w:rsidRPr="00623F63" w:rsidRDefault="00746519" w:rsidP="00746519">
            <w:r w:rsidRPr="00623F63">
              <w:t>-Difícil Adaptação para certos Clientes.</w:t>
            </w:r>
          </w:p>
          <w:p w14:paraId="12BCBDA0" w14:textId="77777777" w:rsidR="00746519" w:rsidRPr="00623F63" w:rsidRDefault="00746519" w:rsidP="00746519"/>
          <w:p w14:paraId="723630E4" w14:textId="24BC1EA7" w:rsidR="006D2C6A" w:rsidRPr="00623F63" w:rsidRDefault="006D2C6A" w:rsidP="00746519"/>
        </w:tc>
      </w:tr>
    </w:tbl>
    <w:p w14:paraId="23D9DDA2" w14:textId="78185036" w:rsidR="004B3B8E" w:rsidRPr="00623F63" w:rsidRDefault="004B3B8E" w:rsidP="004B3B8E">
      <w:pPr>
        <w:tabs>
          <w:tab w:val="start" w:pos="340.40pt"/>
        </w:tabs>
        <w:jc w:val="start"/>
        <w:rPr>
          <w:lang w:val="pt-PT"/>
        </w:rPr>
      </w:pPr>
    </w:p>
    <w:p w14:paraId="5A8C2EFD" w14:textId="782D6D55" w:rsidR="006D2C6A" w:rsidRPr="00623F63" w:rsidRDefault="006D2C6A" w:rsidP="004B3B8E">
      <w:pPr>
        <w:tabs>
          <w:tab w:val="start" w:pos="340.40pt"/>
        </w:tabs>
        <w:jc w:val="start"/>
        <w:rPr>
          <w:noProof/>
          <w:lang w:val="pt-PT"/>
        </w:rPr>
      </w:pPr>
    </w:p>
    <w:p w14:paraId="01C842FB" w14:textId="7ABE41D1" w:rsidR="00070135" w:rsidRPr="00623F63" w:rsidRDefault="00070135" w:rsidP="00070135">
      <w:pPr>
        <w:rPr>
          <w:lang w:val="pt-PT"/>
        </w:rPr>
      </w:pPr>
    </w:p>
    <w:p w14:paraId="6FEFD654" w14:textId="5EFE388B" w:rsidR="00070135" w:rsidRPr="00623F63" w:rsidRDefault="00070135" w:rsidP="00070135">
      <w:pPr>
        <w:rPr>
          <w:lang w:val="pt-PT"/>
        </w:rPr>
      </w:pPr>
    </w:p>
    <w:p w14:paraId="59CC1937" w14:textId="05F04254" w:rsidR="00070135" w:rsidRPr="00623F63" w:rsidRDefault="00070135" w:rsidP="00070135">
      <w:pPr>
        <w:rPr>
          <w:lang w:val="pt-PT"/>
        </w:rPr>
      </w:pPr>
    </w:p>
    <w:p w14:paraId="6D2D40D8" w14:textId="7C1D7E60" w:rsidR="00070135" w:rsidRPr="00623F63" w:rsidRDefault="00070135" w:rsidP="00070135">
      <w:pPr>
        <w:rPr>
          <w:lang w:val="pt-PT"/>
        </w:rPr>
      </w:pPr>
    </w:p>
    <w:p w14:paraId="128615E6" w14:textId="3D02D71F" w:rsidR="00070135" w:rsidRPr="00623F63" w:rsidRDefault="00070135" w:rsidP="00070135">
      <w:pPr>
        <w:rPr>
          <w:lang w:val="pt-PT"/>
        </w:rPr>
      </w:pPr>
    </w:p>
    <w:p w14:paraId="57C88455" w14:textId="77777777" w:rsidR="00070135" w:rsidRPr="00623F63" w:rsidRDefault="00070135" w:rsidP="00070135">
      <w:pPr>
        <w:tabs>
          <w:tab w:val="start" w:pos="67.20pt"/>
          <w:tab w:val="center" w:pos="253pt"/>
        </w:tabs>
        <w:jc w:val="start"/>
        <w:rPr>
          <w:lang w:val="pt-PT"/>
        </w:rPr>
      </w:pPr>
      <w:r w:rsidRPr="00623F63">
        <w:rPr>
          <w:lang w:val="pt-PT"/>
        </w:rPr>
        <w:tab/>
      </w:r>
    </w:p>
    <w:p w14:paraId="32451EE3" w14:textId="77777777" w:rsidR="00070135" w:rsidRPr="00623F63" w:rsidRDefault="00070135" w:rsidP="00070135">
      <w:pPr>
        <w:tabs>
          <w:tab w:val="start" w:pos="67.20pt"/>
          <w:tab w:val="center" w:pos="253pt"/>
        </w:tabs>
        <w:jc w:val="start"/>
        <w:rPr>
          <w:lang w:val="pt-PT"/>
        </w:rPr>
      </w:pPr>
    </w:p>
    <w:p w14:paraId="4F7B2D28" w14:textId="77777777" w:rsidR="00070135" w:rsidRPr="00623F63" w:rsidRDefault="00070135" w:rsidP="00070135">
      <w:pPr>
        <w:tabs>
          <w:tab w:val="start" w:pos="67.20pt"/>
          <w:tab w:val="center" w:pos="253pt"/>
        </w:tabs>
        <w:jc w:val="start"/>
        <w:rPr>
          <w:lang w:val="pt-PT"/>
        </w:rPr>
      </w:pPr>
    </w:p>
    <w:p w14:paraId="2931ECD5" w14:textId="77777777" w:rsidR="00070135" w:rsidRPr="00623F63" w:rsidRDefault="00070135" w:rsidP="00070135">
      <w:pPr>
        <w:tabs>
          <w:tab w:val="start" w:pos="67.20pt"/>
          <w:tab w:val="center" w:pos="253pt"/>
        </w:tabs>
        <w:jc w:val="start"/>
        <w:rPr>
          <w:lang w:val="pt-PT"/>
        </w:rPr>
      </w:pPr>
    </w:p>
    <w:p w14:paraId="0F92480A" w14:textId="77777777" w:rsidR="00070135" w:rsidRPr="00623F63" w:rsidRDefault="00070135" w:rsidP="00070135">
      <w:pPr>
        <w:tabs>
          <w:tab w:val="start" w:pos="67.20pt"/>
          <w:tab w:val="center" w:pos="253pt"/>
        </w:tabs>
        <w:jc w:val="start"/>
        <w:rPr>
          <w:lang w:val="pt-PT"/>
        </w:rPr>
      </w:pPr>
    </w:p>
    <w:p w14:paraId="31038D70" w14:textId="3E120F90" w:rsidR="00070135" w:rsidRPr="00623F63" w:rsidRDefault="00070135" w:rsidP="00070135">
      <w:pPr>
        <w:pStyle w:val="Ttulo6"/>
        <w:jc w:val="start"/>
        <w:rPr>
          <w:b/>
          <w:bCs/>
          <w:lang w:val="pt-PT"/>
        </w:rPr>
      </w:pPr>
      <w:bookmarkStart w:id="2" w:name="_Anexo_II"/>
      <w:bookmarkEnd w:id="2"/>
      <w:r w:rsidRPr="00623F63">
        <w:rPr>
          <w:b/>
          <w:bCs/>
          <w:color w:val="auto"/>
          <w:lang w:val="pt-PT"/>
        </w:rPr>
        <w:t>Anexo II</w:t>
      </w:r>
      <w:r w:rsidRPr="00623F63">
        <w:rPr>
          <w:b/>
          <w:bCs/>
          <w:lang w:val="pt-PT"/>
        </w:rPr>
        <w:tab/>
      </w:r>
      <w:r w:rsidRPr="00623F63">
        <w:rPr>
          <w:b/>
          <w:bCs/>
          <w:lang w:val="pt-PT"/>
        </w:rPr>
        <w:tab/>
      </w:r>
      <w:r w:rsidRPr="00623F63">
        <w:rPr>
          <w:b/>
          <w:bCs/>
          <w:lang w:val="pt-PT"/>
        </w:rPr>
        <w:tab/>
      </w:r>
    </w:p>
    <w:p w14:paraId="2957D5C4" w14:textId="475169DA" w:rsidR="00070135" w:rsidRPr="00623F63" w:rsidRDefault="00070135" w:rsidP="00070135">
      <w:pPr>
        <w:jc w:val="both"/>
        <w:rPr>
          <w:lang w:val="pt-PT"/>
        </w:rPr>
      </w:pPr>
    </w:p>
    <w:p w14:paraId="2AC7E69B" w14:textId="1E92915E" w:rsidR="001467CD" w:rsidRPr="00623F63" w:rsidRDefault="001467CD" w:rsidP="001467CD">
      <w:pPr>
        <w:pStyle w:val="Legenda"/>
        <w:keepNext/>
        <w:jc w:val="both"/>
        <w:rPr>
          <w:lang w:val="pt-PT"/>
        </w:rPr>
      </w:pPr>
      <w:r w:rsidRPr="00623F63">
        <w:rPr>
          <w:lang w:val="pt-PT"/>
        </w:rPr>
        <w:t xml:space="preserve">Tabela </w:t>
      </w:r>
      <w:r w:rsidR="00B77BB1" w:rsidRPr="00623F63">
        <w:rPr>
          <w:lang w:val="pt-PT"/>
        </w:rPr>
        <w:fldChar w:fldCharType="begin"/>
      </w:r>
      <w:r w:rsidR="00B77BB1" w:rsidRPr="00623F63">
        <w:rPr>
          <w:lang w:val="pt-PT"/>
        </w:rPr>
        <w:instrText xml:space="preserve"> SEQ Tabela \* ARABIC </w:instrText>
      </w:r>
      <w:r w:rsidR="00B77BB1" w:rsidRPr="00623F63">
        <w:rPr>
          <w:lang w:val="pt-PT"/>
        </w:rPr>
        <w:fldChar w:fldCharType="separate"/>
      </w:r>
      <w:r w:rsidR="002C6B6B">
        <w:rPr>
          <w:noProof/>
          <w:lang w:val="pt-PT"/>
        </w:rPr>
        <w:t>2</w:t>
      </w:r>
      <w:r w:rsidR="00B77BB1" w:rsidRPr="00623F63">
        <w:rPr>
          <w:noProof/>
          <w:lang w:val="pt-PT"/>
        </w:rPr>
        <w:fldChar w:fldCharType="end"/>
      </w:r>
      <w:r w:rsidRPr="00623F63">
        <w:rPr>
          <w:lang w:val="pt-PT"/>
        </w:rPr>
        <w:t>: Cronograma</w:t>
      </w:r>
    </w:p>
    <w:p w14:paraId="19569967" w14:textId="731A381F" w:rsidR="00070135" w:rsidRPr="00623F63" w:rsidRDefault="00070135" w:rsidP="00070135">
      <w:pPr>
        <w:jc w:val="both"/>
        <w:rPr>
          <w:lang w:val="pt-PT"/>
        </w:rPr>
      </w:pPr>
      <w:r w:rsidRPr="00623F63">
        <w:rPr>
          <w:noProof/>
          <w:lang w:val="pt-PT"/>
        </w:rPr>
        <w:drawing>
          <wp:inline distT="0" distB="0" distL="0" distR="0" wp14:anchorId="4FE7FD3D" wp14:editId="323297D2">
            <wp:extent cx="6426200" cy="5981065"/>
            <wp:effectExtent l="0" t="0" r="0" b="635"/>
            <wp:docPr id="15" name="Agrupar 15"/>
            <wp:cNvGraphicFramePr/>
            <a:graphic xmlns:a="http://purl.oclc.org/ooxml/drawingml/main">
              <a:graphicData uri="http://schemas.microsoft.com/office/word/2010/wordprocessingGroup">
                <wp:wgp>
                  <wp:cNvGrpSpPr/>
                  <wp:grpSpPr>
                    <a:xfrm>
                      <a:off x="0" y="0"/>
                      <a:ext cx="6426200" cy="5981065"/>
                      <a:chOff x="177800" y="0"/>
                      <a:chExt cx="6426200" cy="5981065"/>
                    </a:xfrm>
                  </wp:grpSpPr>
                  <pic:pic xmlns:pic="http://purl.oclc.org/ooxml/drawingml/picture">
                    <pic:nvPicPr>
                      <pic:cNvPr id="13" name="Imagem 13" descr="Uma imagem com mesa&#10;&#10;Descrição gerada automaticamente"/>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177800" y="0"/>
                        <a:ext cx="6426200" cy="3295015"/>
                      </a:xfrm>
                      <a:prstGeom prst="rect">
                        <a:avLst/>
                      </a:prstGeom>
                    </pic:spPr>
                  </pic:pic>
                  <pic:pic xmlns:pic="http://purl.oclc.org/ooxml/drawingml/picture">
                    <pic:nvPicPr>
                      <pic:cNvPr id="14" name="Imagem 14" descr="Uma imagem com mesa&#10;&#10;Descrição gerada automaticamente"/>
                      <pic:cNvPicPr>
                        <a:picLocks noChangeAspect="1"/>
                      </pic:cNvPicPr>
                    </pic:nvPicPr>
                    <pic:blipFill rotWithShape="1">
                      <a:blip r:embed="rId18">
                        <a:extLst>
                          <a:ext uri="{28A0092B-C50C-407E-A947-70E740481C1C}">
                            <a14:useLocalDpi xmlns:a14="http://schemas.microsoft.com/office/drawing/2010/main" val="0"/>
                          </a:ext>
                        </a:extLst>
                      </a:blip>
                      <a:srcRect l="0.395%"/>
                      <a:stretch/>
                    </pic:blipFill>
                    <pic:spPr>
                      <a:xfrm>
                        <a:off x="203200" y="3295015"/>
                        <a:ext cx="6400800" cy="2686050"/>
                      </a:xfrm>
                      <a:prstGeom prst="rect">
                        <a:avLst/>
                      </a:prstGeom>
                    </pic:spPr>
                  </pic:pic>
                </wp:wgp>
              </a:graphicData>
            </a:graphic>
          </wp:inline>
        </w:drawing>
      </w:r>
    </w:p>
    <w:p w14:paraId="77576690" w14:textId="436058B9" w:rsidR="00070135" w:rsidRPr="00623F63" w:rsidRDefault="00070135" w:rsidP="00070135">
      <w:pPr>
        <w:rPr>
          <w:lang w:val="pt-PT"/>
        </w:rPr>
      </w:pPr>
      <w:bookmarkStart w:id="3" w:name="_Anexo_III"/>
      <w:bookmarkEnd w:id="3"/>
    </w:p>
    <w:p w14:paraId="69315AC1" w14:textId="355E1E01" w:rsidR="00070135" w:rsidRPr="00623F63" w:rsidRDefault="00070135" w:rsidP="00070135">
      <w:pPr>
        <w:rPr>
          <w:lang w:val="pt-PT"/>
        </w:rPr>
      </w:pPr>
    </w:p>
    <w:p w14:paraId="5D5434B4" w14:textId="0276C120" w:rsidR="00070135" w:rsidRPr="00623F63" w:rsidRDefault="00070135" w:rsidP="00070135">
      <w:pPr>
        <w:rPr>
          <w:lang w:val="pt-PT"/>
        </w:rPr>
      </w:pPr>
    </w:p>
    <w:p w14:paraId="20DB9309" w14:textId="3DA6617A" w:rsidR="00070135" w:rsidRPr="00623F63" w:rsidRDefault="00070135" w:rsidP="00070135">
      <w:pPr>
        <w:rPr>
          <w:lang w:val="pt-PT"/>
        </w:rPr>
      </w:pPr>
    </w:p>
    <w:p w14:paraId="1E9F5986" w14:textId="3E3CE57A" w:rsidR="00070135" w:rsidRPr="00623F63" w:rsidRDefault="00070135" w:rsidP="00070135">
      <w:pPr>
        <w:rPr>
          <w:lang w:val="pt-PT"/>
        </w:rPr>
      </w:pPr>
    </w:p>
    <w:p w14:paraId="6C1866B5" w14:textId="7F291FA4" w:rsidR="00070135" w:rsidRPr="00623F63" w:rsidRDefault="00070135" w:rsidP="00070135">
      <w:pPr>
        <w:rPr>
          <w:lang w:val="pt-PT"/>
        </w:rPr>
      </w:pPr>
    </w:p>
    <w:p w14:paraId="67AFDA60" w14:textId="60598232" w:rsidR="00070135" w:rsidRPr="00623F63" w:rsidRDefault="00070135" w:rsidP="00070135">
      <w:pPr>
        <w:rPr>
          <w:lang w:val="pt-PT"/>
        </w:rPr>
      </w:pPr>
    </w:p>
    <w:p w14:paraId="64E49287" w14:textId="43195F6C" w:rsidR="00070135" w:rsidRPr="00623F63" w:rsidRDefault="00070135" w:rsidP="00070135">
      <w:pPr>
        <w:rPr>
          <w:lang w:val="pt-PT"/>
        </w:rPr>
      </w:pPr>
    </w:p>
    <w:p w14:paraId="44C1D1E5" w14:textId="47BBA829" w:rsidR="00070135" w:rsidRPr="00623F63" w:rsidRDefault="00070135" w:rsidP="00070135">
      <w:pPr>
        <w:rPr>
          <w:lang w:val="pt-PT"/>
        </w:rPr>
      </w:pPr>
    </w:p>
    <w:p w14:paraId="7CB3CC18" w14:textId="4D8FCD22" w:rsidR="00070135" w:rsidRPr="00623F63" w:rsidRDefault="00070135" w:rsidP="00070135">
      <w:pPr>
        <w:rPr>
          <w:lang w:val="pt-PT"/>
        </w:rPr>
      </w:pPr>
    </w:p>
    <w:p w14:paraId="40DC5B80" w14:textId="54D7FC2D" w:rsidR="00070135" w:rsidRPr="00623F63" w:rsidRDefault="00070135" w:rsidP="00070135">
      <w:pPr>
        <w:rPr>
          <w:lang w:val="pt-PT"/>
        </w:rPr>
      </w:pPr>
    </w:p>
    <w:p w14:paraId="37252188" w14:textId="0FB441E3" w:rsidR="00070135" w:rsidRPr="00623F63" w:rsidRDefault="00070135" w:rsidP="00070135">
      <w:pPr>
        <w:rPr>
          <w:lang w:val="pt-PT"/>
        </w:rPr>
      </w:pPr>
    </w:p>
    <w:p w14:paraId="0BC8CEBF" w14:textId="0ECF9FCC" w:rsidR="00070135" w:rsidRPr="00623F63" w:rsidRDefault="00070135" w:rsidP="00623F63">
      <w:pPr>
        <w:jc w:val="both"/>
        <w:rPr>
          <w:lang w:val="pt-PT"/>
        </w:rPr>
      </w:pPr>
    </w:p>
    <w:p w14:paraId="4E320656" w14:textId="77777777" w:rsidR="00623F63" w:rsidRPr="00623F63" w:rsidRDefault="00623F63" w:rsidP="00623F63">
      <w:pPr>
        <w:jc w:val="both"/>
        <w:rPr>
          <w:lang w:val="pt-PT"/>
        </w:rPr>
      </w:pPr>
    </w:p>
    <w:p w14:paraId="4D927E2A" w14:textId="07FEF0A5" w:rsidR="00070135" w:rsidRPr="00623F63" w:rsidRDefault="00070135" w:rsidP="00070135">
      <w:pPr>
        <w:rPr>
          <w:lang w:val="pt-PT"/>
        </w:rPr>
      </w:pPr>
    </w:p>
    <w:p w14:paraId="5A62A62F" w14:textId="158E346A" w:rsidR="00070135" w:rsidRPr="00623F63" w:rsidRDefault="00070135" w:rsidP="00070135">
      <w:pPr>
        <w:rPr>
          <w:lang w:val="pt-PT"/>
        </w:rPr>
      </w:pPr>
    </w:p>
    <w:p w14:paraId="0B7D8A19" w14:textId="6A278E69" w:rsidR="00070135" w:rsidRPr="00623F63" w:rsidRDefault="00070135" w:rsidP="00070135">
      <w:pPr>
        <w:rPr>
          <w:lang w:val="pt-PT"/>
        </w:rPr>
      </w:pPr>
    </w:p>
    <w:p w14:paraId="0A8F4E3B" w14:textId="00614E62" w:rsidR="00070135" w:rsidRPr="00623F63" w:rsidRDefault="00623F63" w:rsidP="00623F63">
      <w:pPr>
        <w:pStyle w:val="Ttulo6"/>
        <w:jc w:val="start"/>
        <w:rPr>
          <w:b/>
          <w:bCs/>
          <w:color w:val="auto"/>
          <w:lang w:val="pt-PT"/>
        </w:rPr>
      </w:pPr>
      <w:r w:rsidRPr="00623F63">
        <w:rPr>
          <w:b/>
          <w:bCs/>
          <w:color w:val="auto"/>
          <w:lang w:val="pt-PT"/>
        </w:rPr>
        <w:t>Anexo III</w:t>
      </w:r>
    </w:p>
    <w:p w14:paraId="3008B2B6" w14:textId="77777777" w:rsidR="00623F63" w:rsidRPr="00623F63" w:rsidRDefault="00623F63" w:rsidP="00623F63">
      <w:pPr>
        <w:rPr>
          <w:lang w:val="pt-PT"/>
        </w:rPr>
      </w:pPr>
    </w:p>
    <w:p w14:paraId="4FD26C47" w14:textId="1669801F" w:rsidR="00DD65E1" w:rsidRDefault="00DD65E1" w:rsidP="004B3B8E">
      <w:pPr>
        <w:tabs>
          <w:tab w:val="start" w:pos="340.40pt"/>
        </w:tabs>
        <w:jc w:val="start"/>
      </w:pPr>
      <w:r>
        <w:fldChar w:fldCharType="begin"/>
      </w:r>
      <w:r>
        <w:instrText xml:space="preserve"> LINK </w:instrText>
      </w:r>
      <w:r w:rsidR="007351F3">
        <w:instrText xml:space="preserve">Excel.Sheet.12 "C:\\Users\\igoca\\OneDrive\\Ambiente de Trabalho\\PDI Business Canvas.xlsx" Folha1!L1C2:L4C7 </w:instrText>
      </w:r>
      <w:r>
        <w:instrText xml:space="preserve">\a \f 4 \h  \* MERGEFORMAT </w:instrText>
      </w:r>
      <w:r>
        <w:fldChar w:fldCharType="separate"/>
      </w:r>
    </w:p>
    <w:p w14:paraId="57CA28F1" w14:textId="3D65105F" w:rsidR="004B3B8E" w:rsidRPr="004B3B8E" w:rsidRDefault="00DD65E1" w:rsidP="004B3B8E">
      <w:pPr>
        <w:tabs>
          <w:tab w:val="start" w:pos="340.40pt"/>
        </w:tabs>
        <w:jc w:val="start"/>
      </w:pPr>
      <w:r>
        <w:fldChar w:fldCharType="end"/>
      </w:r>
      <w:r w:rsidRPr="00DD65E1">
        <w:rPr>
          <w:noProof/>
        </w:rPr>
        <w:drawing>
          <wp:inline distT="0" distB="0" distL="0" distR="0" wp14:anchorId="46D025FE" wp14:editId="30FAC3BA">
            <wp:extent cx="6426200" cy="2672080"/>
            <wp:effectExtent l="0" t="0" r="0" b="0"/>
            <wp:docPr id="16" name="Imagem 1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426200" cy="2672080"/>
                    </a:xfrm>
                    <a:prstGeom prst="rect">
                      <a:avLst/>
                    </a:prstGeom>
                    <a:noFill/>
                    <a:ln>
                      <a:noFill/>
                    </a:ln>
                  </pic:spPr>
                </pic:pic>
              </a:graphicData>
            </a:graphic>
          </wp:inline>
        </w:drawing>
      </w:r>
    </w:p>
    <w:sectPr w:rsidR="004B3B8E" w:rsidRPr="004B3B8E"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4C836FF7" w14:textId="77777777" w:rsidR="008915C6" w:rsidRDefault="008915C6" w:rsidP="001A3B3D">
      <w:r>
        <w:separator/>
      </w:r>
    </w:p>
  </w:endnote>
  <w:endnote w:type="continuationSeparator" w:id="0">
    <w:p w14:paraId="4F9AC991" w14:textId="77777777" w:rsidR="008915C6" w:rsidRDefault="008915C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0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1287937120"/>
      <w:docPartObj>
        <w:docPartGallery w:val="Page Numbers (Bottom of Page)"/>
        <w:docPartUnique/>
      </w:docPartObj>
    </w:sdtPr>
    <w:sdtEndPr/>
    <w:sdtContent>
      <w:p w14:paraId="166732BE" w14:textId="2ED46CE6" w:rsidR="00B70D8A" w:rsidRDefault="00B70D8A">
        <w:pPr>
          <w:pStyle w:val="Rodap"/>
          <w:jc w:val="end"/>
        </w:pPr>
        <w:r>
          <w:fldChar w:fldCharType="begin"/>
        </w:r>
        <w:r>
          <w:instrText>PAGE   \* MERGEFORMAT</w:instrText>
        </w:r>
        <w:r>
          <w:fldChar w:fldCharType="separate"/>
        </w:r>
        <w:r>
          <w:rPr>
            <w:lang w:val="pt-PT"/>
          </w:rPr>
          <w:t>2</w:t>
        </w:r>
        <w:r>
          <w:fldChar w:fldCharType="end"/>
        </w:r>
      </w:p>
    </w:sdtContent>
  </w:sdt>
  <w:p w14:paraId="09CBCA3E" w14:textId="77777777" w:rsidR="00B70D8A" w:rsidRDefault="00B70D8A">
    <w:pPr>
      <w:pStyle w:val="Rodap"/>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1511217506"/>
      <w:docPartObj>
        <w:docPartGallery w:val="Page Numbers (Bottom of Page)"/>
        <w:docPartUnique/>
      </w:docPartObj>
    </w:sdtPr>
    <w:sdtEndPr/>
    <w:sdtContent>
      <w:p w14:paraId="78807638" w14:textId="1E26D642" w:rsidR="00AD5F9A" w:rsidRDefault="00AD5F9A">
        <w:pPr>
          <w:pStyle w:val="Rodap"/>
          <w:jc w:val="end"/>
        </w:pPr>
        <w:r>
          <w:fldChar w:fldCharType="begin"/>
        </w:r>
        <w:r>
          <w:instrText>PAGE   \* MERGEFORMAT</w:instrText>
        </w:r>
        <w:r>
          <w:fldChar w:fldCharType="separate"/>
        </w:r>
        <w:r>
          <w:rPr>
            <w:lang w:val="pt-PT"/>
          </w:rPr>
          <w:t>2</w:t>
        </w:r>
        <w:r>
          <w:fldChar w:fldCharType="end"/>
        </w:r>
      </w:p>
    </w:sdtContent>
  </w:sdt>
  <w:p w14:paraId="563EC239" w14:textId="60716019" w:rsidR="001A3B3D" w:rsidRPr="006F6D3D" w:rsidRDefault="001A3B3D" w:rsidP="0056610F">
    <w:pPr>
      <w:pStyle w:val="Rodap"/>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0813F244" w14:textId="77777777" w:rsidR="008915C6" w:rsidRDefault="008915C6" w:rsidP="001A3B3D">
      <w:r>
        <w:separator/>
      </w:r>
    </w:p>
  </w:footnote>
  <w:footnote w:type="continuationSeparator" w:id="0">
    <w:p w14:paraId="786442CF" w14:textId="77777777" w:rsidR="008915C6" w:rsidRDefault="008915C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F9F017F"/>
    <w:multiLevelType w:val="hybridMultilevel"/>
    <w:tmpl w:val="345C3B64"/>
    <w:lvl w:ilvl="0" w:tplc="08160001">
      <w:start w:val="1"/>
      <w:numFmt w:val="bullet"/>
      <w:lvlText w:val=""/>
      <w:lvlJc w:val="start"/>
      <w:pPr>
        <w:ind w:start="88.80pt" w:hanging="18pt"/>
      </w:pPr>
      <w:rPr>
        <w:rFonts w:ascii="Symbol" w:hAnsi="Symbol" w:hint="default"/>
      </w:rPr>
    </w:lvl>
    <w:lvl w:ilvl="1" w:tplc="08160003" w:tentative="1">
      <w:start w:val="1"/>
      <w:numFmt w:val="bullet"/>
      <w:lvlText w:val="o"/>
      <w:lvlJc w:val="start"/>
      <w:pPr>
        <w:ind w:start="124.80pt" w:hanging="18pt"/>
      </w:pPr>
      <w:rPr>
        <w:rFonts w:ascii="Courier New" w:hAnsi="Courier New" w:cs="Courier New" w:hint="default"/>
      </w:rPr>
    </w:lvl>
    <w:lvl w:ilvl="2" w:tplc="08160005" w:tentative="1">
      <w:start w:val="1"/>
      <w:numFmt w:val="bullet"/>
      <w:lvlText w:val=""/>
      <w:lvlJc w:val="start"/>
      <w:pPr>
        <w:ind w:start="160.80pt" w:hanging="18pt"/>
      </w:pPr>
      <w:rPr>
        <w:rFonts w:ascii="Wingdings" w:hAnsi="Wingdings" w:hint="default"/>
      </w:rPr>
    </w:lvl>
    <w:lvl w:ilvl="3" w:tplc="08160001" w:tentative="1">
      <w:start w:val="1"/>
      <w:numFmt w:val="bullet"/>
      <w:lvlText w:val=""/>
      <w:lvlJc w:val="start"/>
      <w:pPr>
        <w:ind w:start="196.80pt" w:hanging="18pt"/>
      </w:pPr>
      <w:rPr>
        <w:rFonts w:ascii="Symbol" w:hAnsi="Symbol" w:hint="default"/>
      </w:rPr>
    </w:lvl>
    <w:lvl w:ilvl="4" w:tplc="08160003" w:tentative="1">
      <w:start w:val="1"/>
      <w:numFmt w:val="bullet"/>
      <w:lvlText w:val="o"/>
      <w:lvlJc w:val="start"/>
      <w:pPr>
        <w:ind w:start="232.80pt" w:hanging="18pt"/>
      </w:pPr>
      <w:rPr>
        <w:rFonts w:ascii="Courier New" w:hAnsi="Courier New" w:cs="Courier New" w:hint="default"/>
      </w:rPr>
    </w:lvl>
    <w:lvl w:ilvl="5" w:tplc="08160005" w:tentative="1">
      <w:start w:val="1"/>
      <w:numFmt w:val="bullet"/>
      <w:lvlText w:val=""/>
      <w:lvlJc w:val="start"/>
      <w:pPr>
        <w:ind w:start="268.80pt" w:hanging="18pt"/>
      </w:pPr>
      <w:rPr>
        <w:rFonts w:ascii="Wingdings" w:hAnsi="Wingdings" w:hint="default"/>
      </w:rPr>
    </w:lvl>
    <w:lvl w:ilvl="6" w:tplc="08160001" w:tentative="1">
      <w:start w:val="1"/>
      <w:numFmt w:val="bullet"/>
      <w:lvlText w:val=""/>
      <w:lvlJc w:val="start"/>
      <w:pPr>
        <w:ind w:start="304.80pt" w:hanging="18pt"/>
      </w:pPr>
      <w:rPr>
        <w:rFonts w:ascii="Symbol" w:hAnsi="Symbol" w:hint="default"/>
      </w:rPr>
    </w:lvl>
    <w:lvl w:ilvl="7" w:tplc="08160003" w:tentative="1">
      <w:start w:val="1"/>
      <w:numFmt w:val="bullet"/>
      <w:lvlText w:val="o"/>
      <w:lvlJc w:val="start"/>
      <w:pPr>
        <w:ind w:start="340.80pt" w:hanging="18pt"/>
      </w:pPr>
      <w:rPr>
        <w:rFonts w:ascii="Courier New" w:hAnsi="Courier New" w:cs="Courier New" w:hint="default"/>
      </w:rPr>
    </w:lvl>
    <w:lvl w:ilvl="8" w:tplc="08160005" w:tentative="1">
      <w:start w:val="1"/>
      <w:numFmt w:val="bullet"/>
      <w:lvlText w:val=""/>
      <w:lvlJc w:val="start"/>
      <w:pPr>
        <w:ind w:start="376.80pt" w:hanging="18pt"/>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4FDA3454"/>
    <w:multiLevelType w:val="hybridMultilevel"/>
    <w:tmpl w:val="CF06B6FE"/>
    <w:lvl w:ilvl="0" w:tplc="0816000F">
      <w:start w:val="1"/>
      <w:numFmt w:val="decimal"/>
      <w:lvlText w:val="%1."/>
      <w:lvlJc w:val="start"/>
      <w:pPr>
        <w:ind w:start="71.40pt" w:hanging="18pt"/>
      </w:pPr>
    </w:lvl>
    <w:lvl w:ilvl="1" w:tplc="08160019" w:tentative="1">
      <w:start w:val="1"/>
      <w:numFmt w:val="lowerLetter"/>
      <w:lvlText w:val="%2."/>
      <w:lvlJc w:val="start"/>
      <w:pPr>
        <w:ind w:start="107.40pt" w:hanging="18pt"/>
      </w:pPr>
    </w:lvl>
    <w:lvl w:ilvl="2" w:tplc="0816001B" w:tentative="1">
      <w:start w:val="1"/>
      <w:numFmt w:val="lowerRoman"/>
      <w:lvlText w:val="%3."/>
      <w:lvlJc w:val="end"/>
      <w:pPr>
        <w:ind w:start="143.40pt" w:hanging="9pt"/>
      </w:pPr>
    </w:lvl>
    <w:lvl w:ilvl="3" w:tplc="0816000F" w:tentative="1">
      <w:start w:val="1"/>
      <w:numFmt w:val="decimal"/>
      <w:lvlText w:val="%4."/>
      <w:lvlJc w:val="start"/>
      <w:pPr>
        <w:ind w:start="179.40pt" w:hanging="18pt"/>
      </w:pPr>
    </w:lvl>
    <w:lvl w:ilvl="4" w:tplc="08160019" w:tentative="1">
      <w:start w:val="1"/>
      <w:numFmt w:val="lowerLetter"/>
      <w:lvlText w:val="%5."/>
      <w:lvlJc w:val="start"/>
      <w:pPr>
        <w:ind w:start="215.40pt" w:hanging="18pt"/>
      </w:pPr>
    </w:lvl>
    <w:lvl w:ilvl="5" w:tplc="0816001B" w:tentative="1">
      <w:start w:val="1"/>
      <w:numFmt w:val="lowerRoman"/>
      <w:lvlText w:val="%6."/>
      <w:lvlJc w:val="end"/>
      <w:pPr>
        <w:ind w:start="251.40pt" w:hanging="9pt"/>
      </w:pPr>
    </w:lvl>
    <w:lvl w:ilvl="6" w:tplc="0816000F" w:tentative="1">
      <w:start w:val="1"/>
      <w:numFmt w:val="decimal"/>
      <w:lvlText w:val="%7."/>
      <w:lvlJc w:val="start"/>
      <w:pPr>
        <w:ind w:start="287.40pt" w:hanging="18pt"/>
      </w:pPr>
    </w:lvl>
    <w:lvl w:ilvl="7" w:tplc="08160019" w:tentative="1">
      <w:start w:val="1"/>
      <w:numFmt w:val="lowerLetter"/>
      <w:lvlText w:val="%8."/>
      <w:lvlJc w:val="start"/>
      <w:pPr>
        <w:ind w:start="323.40pt" w:hanging="18pt"/>
      </w:pPr>
    </w:lvl>
    <w:lvl w:ilvl="8" w:tplc="0816001B" w:tentative="1">
      <w:start w:val="1"/>
      <w:numFmt w:val="lowerRoman"/>
      <w:lvlText w:val="%9."/>
      <w:lvlJc w:val="end"/>
      <w:pPr>
        <w:ind w:start="359.40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20"/>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31D66"/>
    <w:rsid w:val="0004781E"/>
    <w:rsid w:val="0006166E"/>
    <w:rsid w:val="00070135"/>
    <w:rsid w:val="0008758A"/>
    <w:rsid w:val="000C1E68"/>
    <w:rsid w:val="00111445"/>
    <w:rsid w:val="001467CD"/>
    <w:rsid w:val="001912A5"/>
    <w:rsid w:val="001A2EFD"/>
    <w:rsid w:val="001A3B3D"/>
    <w:rsid w:val="001B67DC"/>
    <w:rsid w:val="001D4774"/>
    <w:rsid w:val="002254A9"/>
    <w:rsid w:val="00233D97"/>
    <w:rsid w:val="002347A2"/>
    <w:rsid w:val="00255604"/>
    <w:rsid w:val="00266E84"/>
    <w:rsid w:val="002850E3"/>
    <w:rsid w:val="002858F7"/>
    <w:rsid w:val="002C6B6B"/>
    <w:rsid w:val="002D15EA"/>
    <w:rsid w:val="00334B93"/>
    <w:rsid w:val="00354FCF"/>
    <w:rsid w:val="00363B25"/>
    <w:rsid w:val="003A19E2"/>
    <w:rsid w:val="003B2B40"/>
    <w:rsid w:val="003B4E04"/>
    <w:rsid w:val="003C3B63"/>
    <w:rsid w:val="003F5A08"/>
    <w:rsid w:val="00420716"/>
    <w:rsid w:val="004325FB"/>
    <w:rsid w:val="004432BA"/>
    <w:rsid w:val="0044407E"/>
    <w:rsid w:val="00447BB9"/>
    <w:rsid w:val="00454EA8"/>
    <w:rsid w:val="0046031D"/>
    <w:rsid w:val="004604C4"/>
    <w:rsid w:val="00473AC9"/>
    <w:rsid w:val="00475CAD"/>
    <w:rsid w:val="004B3B8E"/>
    <w:rsid w:val="004D3CCF"/>
    <w:rsid w:val="004D72B5"/>
    <w:rsid w:val="00510106"/>
    <w:rsid w:val="00551B7F"/>
    <w:rsid w:val="0056610F"/>
    <w:rsid w:val="00573067"/>
    <w:rsid w:val="00575BCA"/>
    <w:rsid w:val="00585F3E"/>
    <w:rsid w:val="00596D74"/>
    <w:rsid w:val="005B0344"/>
    <w:rsid w:val="005B520E"/>
    <w:rsid w:val="005E2800"/>
    <w:rsid w:val="00605825"/>
    <w:rsid w:val="00623F63"/>
    <w:rsid w:val="006458A6"/>
    <w:rsid w:val="00645D22"/>
    <w:rsid w:val="00651A08"/>
    <w:rsid w:val="00654204"/>
    <w:rsid w:val="00656E56"/>
    <w:rsid w:val="00670434"/>
    <w:rsid w:val="006B6B66"/>
    <w:rsid w:val="006D2C6A"/>
    <w:rsid w:val="006F4CDD"/>
    <w:rsid w:val="006F6D3D"/>
    <w:rsid w:val="00700FB5"/>
    <w:rsid w:val="00715BEA"/>
    <w:rsid w:val="0071732B"/>
    <w:rsid w:val="007351F3"/>
    <w:rsid w:val="007375F1"/>
    <w:rsid w:val="00740EEA"/>
    <w:rsid w:val="00746519"/>
    <w:rsid w:val="00794804"/>
    <w:rsid w:val="007B33F1"/>
    <w:rsid w:val="007B6DDA"/>
    <w:rsid w:val="007C0308"/>
    <w:rsid w:val="007C2FF2"/>
    <w:rsid w:val="007D6232"/>
    <w:rsid w:val="007E153E"/>
    <w:rsid w:val="007F1F99"/>
    <w:rsid w:val="007F768F"/>
    <w:rsid w:val="0080791D"/>
    <w:rsid w:val="00836367"/>
    <w:rsid w:val="00873603"/>
    <w:rsid w:val="00884D6B"/>
    <w:rsid w:val="0088516A"/>
    <w:rsid w:val="008915C6"/>
    <w:rsid w:val="008A2C7D"/>
    <w:rsid w:val="008B6524"/>
    <w:rsid w:val="008C4B23"/>
    <w:rsid w:val="008F6E2C"/>
    <w:rsid w:val="009303D9"/>
    <w:rsid w:val="0093146A"/>
    <w:rsid w:val="00933C64"/>
    <w:rsid w:val="009434E3"/>
    <w:rsid w:val="00945ED6"/>
    <w:rsid w:val="00972203"/>
    <w:rsid w:val="009740E7"/>
    <w:rsid w:val="009802A3"/>
    <w:rsid w:val="009A322C"/>
    <w:rsid w:val="009C3706"/>
    <w:rsid w:val="009F1D79"/>
    <w:rsid w:val="00A059B3"/>
    <w:rsid w:val="00A13044"/>
    <w:rsid w:val="00A801EA"/>
    <w:rsid w:val="00AB49BA"/>
    <w:rsid w:val="00AD5F9A"/>
    <w:rsid w:val="00AE3409"/>
    <w:rsid w:val="00B06259"/>
    <w:rsid w:val="00B11A60"/>
    <w:rsid w:val="00B209C8"/>
    <w:rsid w:val="00B22613"/>
    <w:rsid w:val="00B42777"/>
    <w:rsid w:val="00B44A76"/>
    <w:rsid w:val="00B70D8A"/>
    <w:rsid w:val="00B768D1"/>
    <w:rsid w:val="00B77BB1"/>
    <w:rsid w:val="00B93C1C"/>
    <w:rsid w:val="00B95F56"/>
    <w:rsid w:val="00BA1025"/>
    <w:rsid w:val="00BC3420"/>
    <w:rsid w:val="00BD670B"/>
    <w:rsid w:val="00BE7D3C"/>
    <w:rsid w:val="00BF5FF6"/>
    <w:rsid w:val="00C0207F"/>
    <w:rsid w:val="00C06001"/>
    <w:rsid w:val="00C16117"/>
    <w:rsid w:val="00C3075A"/>
    <w:rsid w:val="00C816B7"/>
    <w:rsid w:val="00C919A4"/>
    <w:rsid w:val="00C9775E"/>
    <w:rsid w:val="00CA4392"/>
    <w:rsid w:val="00CB72E6"/>
    <w:rsid w:val="00CC393F"/>
    <w:rsid w:val="00D2176E"/>
    <w:rsid w:val="00D632BE"/>
    <w:rsid w:val="00D72D06"/>
    <w:rsid w:val="00D7522C"/>
    <w:rsid w:val="00D7536F"/>
    <w:rsid w:val="00D76668"/>
    <w:rsid w:val="00D84334"/>
    <w:rsid w:val="00DD65E1"/>
    <w:rsid w:val="00DF0814"/>
    <w:rsid w:val="00E07383"/>
    <w:rsid w:val="00E165BC"/>
    <w:rsid w:val="00E21FC9"/>
    <w:rsid w:val="00E61E12"/>
    <w:rsid w:val="00E7596C"/>
    <w:rsid w:val="00E878F2"/>
    <w:rsid w:val="00ED0149"/>
    <w:rsid w:val="00EF7DE3"/>
    <w:rsid w:val="00F00FE0"/>
    <w:rsid w:val="00F03103"/>
    <w:rsid w:val="00F271DE"/>
    <w:rsid w:val="00F627DA"/>
    <w:rsid w:val="00F7288F"/>
    <w:rsid w:val="00F847A6"/>
    <w:rsid w:val="00F913E1"/>
    <w:rsid w:val="00F9441B"/>
    <w:rsid w:val="00FA4C32"/>
    <w:rsid w:val="00FE7114"/>
    <w:rsid w:val="00FF1B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2097E09"/>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tulo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Ttulo2">
    <w:name w:val="heading 2"/>
    <w:basedOn w:val="Normal"/>
    <w:next w:val="Normal"/>
    <w:link w:val="Ttulo2Carte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link w:val="Ttulo4Carte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qFormat/>
    <w:pPr>
      <w:tabs>
        <w:tab w:val="start" w:pos="18pt"/>
      </w:tabs>
      <w:spacing w:before="8pt" w:after="4pt"/>
      <w:outlineLvl w:val="4"/>
    </w:pPr>
    <w:rPr>
      <w:smallCaps/>
      <w:noProof/>
    </w:rPr>
  </w:style>
  <w:style w:type="paragraph" w:styleId="Ttulo6">
    <w:name w:val="heading 6"/>
    <w:basedOn w:val="Normal"/>
    <w:next w:val="Normal"/>
    <w:link w:val="Ttulo6Carter"/>
    <w:unhideWhenUsed/>
    <w:qFormat/>
    <w:rsid w:val="0071732B"/>
    <w:pPr>
      <w:keepNext/>
      <w:keepLines/>
      <w:spacing w:before="2pt"/>
      <w:outlineLvl w:val="5"/>
    </w:pPr>
    <w:rPr>
      <w:rFonts w:asciiTheme="majorHAnsi" w:eastAsiaTheme="majorEastAsia" w:hAnsiTheme="majorHAnsi" w:cstheme="majorBidi"/>
      <w:color w:val="1F4D78" w:themeColor="accent1" w:themeShade="7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pt" w:type="dxa"/>
      <w:tblCellMar>
        <w:top w:w="0pt" w:type="dxa"/>
        <w:start w:w="5.40pt" w:type="dxa"/>
        <w:bottom w:w="0pt" w:type="dxa"/>
        <w:end w:w="5.40pt" w:type="dxa"/>
      </w:tblCellMar>
    </w:tblPr>
  </w:style>
  <w:style w:type="numbering" w:default="1" w:styleId="Sem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Corpodetexto">
    <w:name w:val="Body Text"/>
    <w:basedOn w:val="Normal"/>
    <w:link w:val="CorpodetextoCarter"/>
    <w:rsid w:val="00E7596C"/>
    <w:pPr>
      <w:tabs>
        <w:tab w:val="start" w:pos="14.40pt"/>
      </w:tabs>
      <w:spacing w:after="6pt" w:line="11.40pt" w:lineRule="auto"/>
      <w:ind w:firstLine="14.40pt"/>
      <w:jc w:val="both"/>
    </w:pPr>
    <w:rPr>
      <w:spacing w:val="-1"/>
      <w:lang w:val="x-none" w:eastAsia="x-none"/>
    </w:rPr>
  </w:style>
  <w:style w:type="character" w:customStyle="1" w:styleId="CorpodetextoCarter">
    <w:name w:val="Corpo de texto Caráter"/>
    <w:link w:val="Corpodetexto"/>
    <w:rsid w:val="00E7596C"/>
    <w:rPr>
      <w:spacing w:val="-1"/>
      <w:lang w:val="x-none" w:eastAsia="x-none"/>
    </w:rPr>
  </w:style>
  <w:style w:type="paragraph" w:customStyle="1" w:styleId="bulletlist">
    <w:name w:val="bullet list"/>
    <w:basedOn w:val="Corpodetexto"/>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Cabealho">
    <w:name w:val="header"/>
    <w:basedOn w:val="Normal"/>
    <w:link w:val="CabealhoCarter"/>
    <w:rsid w:val="001A3B3D"/>
    <w:pPr>
      <w:tabs>
        <w:tab w:val="center" w:pos="234pt"/>
        <w:tab w:val="end" w:pos="468pt"/>
      </w:tabs>
    </w:pPr>
  </w:style>
  <w:style w:type="character" w:customStyle="1" w:styleId="CabealhoCarter">
    <w:name w:val="Cabeçalho Caráter"/>
    <w:basedOn w:val="Tipodeletrapredefinidodopargrafo"/>
    <w:link w:val="Cabealho"/>
    <w:rsid w:val="001A3B3D"/>
  </w:style>
  <w:style w:type="paragraph" w:styleId="Rodap">
    <w:name w:val="footer"/>
    <w:basedOn w:val="Normal"/>
    <w:link w:val="RodapCarter"/>
    <w:uiPriority w:val="99"/>
    <w:rsid w:val="001A3B3D"/>
    <w:pPr>
      <w:tabs>
        <w:tab w:val="center" w:pos="234pt"/>
        <w:tab w:val="end" w:pos="468pt"/>
      </w:tabs>
    </w:pPr>
  </w:style>
  <w:style w:type="character" w:customStyle="1" w:styleId="RodapCarter">
    <w:name w:val="Rodapé Caráter"/>
    <w:basedOn w:val="Tipodeletrapredefinidodopargrafo"/>
    <w:link w:val="Rodap"/>
    <w:uiPriority w:val="99"/>
    <w:rsid w:val="001A3B3D"/>
  </w:style>
  <w:style w:type="table" w:styleId="TabelacomGrelha">
    <w:name w:val="Table Grid"/>
    <w:basedOn w:val="Tabelanormal"/>
    <w:uiPriority w:val="39"/>
    <w:rsid w:val="00031D66"/>
    <w:rPr>
      <w:rFonts w:asciiTheme="minorHAnsi" w:eastAsiaTheme="minorHAnsi" w:hAnsiTheme="minorHAnsi" w:cstheme="minorBidi"/>
      <w:sz w:val="22"/>
      <w:szCs w:val="22"/>
      <w:lang w:val="pt-PT"/>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031D66"/>
    <w:pPr>
      <w:spacing w:after="8pt" w:line="12.95pt" w:lineRule="auto"/>
      <w:ind w:start="36pt"/>
      <w:contextualSpacing/>
      <w:jc w:val="start"/>
    </w:pPr>
    <w:rPr>
      <w:rFonts w:asciiTheme="minorHAnsi" w:eastAsiaTheme="minorHAnsi" w:hAnsiTheme="minorHAnsi" w:cstheme="minorBidi"/>
      <w:sz w:val="22"/>
      <w:szCs w:val="22"/>
      <w:lang w:val="pt-PT"/>
    </w:rPr>
  </w:style>
  <w:style w:type="character" w:customStyle="1" w:styleId="Ttulo2Carter">
    <w:name w:val="Título 2 Caráter"/>
    <w:basedOn w:val="Tipodeletrapredefinidodopargrafo"/>
    <w:link w:val="Ttulo2"/>
    <w:rsid w:val="00884D6B"/>
    <w:rPr>
      <w:i/>
      <w:iCs/>
      <w:noProof/>
    </w:rPr>
  </w:style>
  <w:style w:type="character" w:customStyle="1" w:styleId="Ttulo4Carter">
    <w:name w:val="Título 4 Caráter"/>
    <w:basedOn w:val="Tipodeletrapredefinidodopargrafo"/>
    <w:link w:val="Ttulo4"/>
    <w:rsid w:val="00884D6B"/>
    <w:rPr>
      <w:i/>
      <w:iCs/>
      <w:noProof/>
    </w:rPr>
  </w:style>
  <w:style w:type="paragraph" w:styleId="Legenda">
    <w:name w:val="caption"/>
    <w:basedOn w:val="Normal"/>
    <w:next w:val="Normal"/>
    <w:unhideWhenUsed/>
    <w:qFormat/>
    <w:rsid w:val="009434E3"/>
    <w:pPr>
      <w:spacing w:after="10pt"/>
    </w:pPr>
    <w:rPr>
      <w:i/>
      <w:iCs/>
      <w:color w:val="44546A" w:themeColor="text2"/>
      <w:sz w:val="18"/>
      <w:szCs w:val="18"/>
    </w:rPr>
  </w:style>
  <w:style w:type="character" w:customStyle="1" w:styleId="Ttulo6Carter">
    <w:name w:val="Título 6 Caráter"/>
    <w:basedOn w:val="Tipodeletrapredefinidodopargrafo"/>
    <w:link w:val="Ttulo6"/>
    <w:rsid w:val="0071732B"/>
    <w:rPr>
      <w:rFonts w:asciiTheme="majorHAnsi" w:eastAsiaTheme="majorEastAsia" w:hAnsiTheme="majorHAnsi" w:cstheme="majorBidi"/>
      <w:color w:val="1F4D78" w:themeColor="accent1" w:themeShade="7F"/>
    </w:rPr>
  </w:style>
  <w:style w:type="character" w:styleId="Hiperligao">
    <w:name w:val="Hyperlink"/>
    <w:basedOn w:val="Tipodeletrapredefinidodopargrafo"/>
    <w:rsid w:val="0071732B"/>
    <w:rPr>
      <w:color w:val="0563C1" w:themeColor="hyperlink"/>
      <w:u w:val="single"/>
    </w:rPr>
  </w:style>
  <w:style w:type="character" w:styleId="MenoNoResolvida">
    <w:name w:val="Unresolved Mention"/>
    <w:basedOn w:val="Tipodeletrapredefinidodopargrafo"/>
    <w:uiPriority w:val="99"/>
    <w:semiHidden/>
    <w:unhideWhenUsed/>
    <w:rsid w:val="0071732B"/>
    <w:rPr>
      <w:color w:val="605E5C"/>
      <w:shd w:val="clear" w:color="auto" w:fill="E1DFDD"/>
    </w:rPr>
  </w:style>
  <w:style w:type="character" w:styleId="Hiperligaovisitada">
    <w:name w:val="FollowedHyperlink"/>
    <w:basedOn w:val="Tipodeletrapredefinidodopargrafo"/>
    <w:rsid w:val="0071732B"/>
    <w:rPr>
      <w:color w:val="954F72" w:themeColor="followedHyperlink"/>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215882">
      <w:bodyDiv w:val="1"/>
      <w:marLeft w:val="0pt"/>
      <w:marRight w:val="0pt"/>
      <w:marTop w:val="0pt"/>
      <w:marBottom w:val="0pt"/>
      <w:divBdr>
        <w:top w:val="none" w:sz="0" w:space="0" w:color="auto"/>
        <w:left w:val="none" w:sz="0" w:space="0" w:color="auto"/>
        <w:bottom w:val="none" w:sz="0" w:space="0" w:color="auto"/>
        <w:right w:val="none" w:sz="0" w:space="0" w:color="auto"/>
      </w:divBdr>
    </w:div>
    <w:div w:id="820583969">
      <w:bodyDiv w:val="1"/>
      <w:marLeft w:val="0pt"/>
      <w:marRight w:val="0pt"/>
      <w:marTop w:val="0pt"/>
      <w:marBottom w:val="0pt"/>
      <w:divBdr>
        <w:top w:val="none" w:sz="0" w:space="0" w:color="auto"/>
        <w:left w:val="none" w:sz="0" w:space="0" w:color="auto"/>
        <w:bottom w:val="none" w:sz="0" w:space="0" w:color="auto"/>
        <w:right w:val="none" w:sz="0" w:space="0" w:color="auto"/>
      </w:divBdr>
    </w:div>
    <w:div w:id="1113088591">
      <w:bodyDiv w:val="1"/>
      <w:marLeft w:val="0pt"/>
      <w:marRight w:val="0pt"/>
      <w:marTop w:val="0pt"/>
      <w:marBottom w:val="0pt"/>
      <w:divBdr>
        <w:top w:val="none" w:sz="0" w:space="0" w:color="auto"/>
        <w:left w:val="none" w:sz="0" w:space="0" w:color="auto"/>
        <w:bottom w:val="none" w:sz="0" w:space="0" w:color="auto"/>
        <w:right w:val="none" w:sz="0" w:space="0" w:color="auto"/>
      </w:divBdr>
    </w:div>
    <w:div w:id="1262957632">
      <w:bodyDiv w:val="1"/>
      <w:marLeft w:val="0pt"/>
      <w:marRight w:val="0pt"/>
      <w:marTop w:val="0pt"/>
      <w:marBottom w:val="0pt"/>
      <w:divBdr>
        <w:top w:val="none" w:sz="0" w:space="0" w:color="auto"/>
        <w:left w:val="none" w:sz="0" w:space="0" w:color="auto"/>
        <w:bottom w:val="none" w:sz="0" w:space="0" w:color="auto"/>
        <w:right w:val="none" w:sz="0" w:space="0" w:color="auto"/>
      </w:divBdr>
    </w:div>
    <w:div w:id="1296178404">
      <w:bodyDiv w:val="1"/>
      <w:marLeft w:val="0pt"/>
      <w:marRight w:val="0pt"/>
      <w:marTop w:val="0pt"/>
      <w:marBottom w:val="0pt"/>
      <w:divBdr>
        <w:top w:val="none" w:sz="0" w:space="0" w:color="auto"/>
        <w:left w:val="none" w:sz="0" w:space="0" w:color="auto"/>
        <w:bottom w:val="none" w:sz="0" w:space="0" w:color="auto"/>
        <w:right w:val="none" w:sz="0" w:space="0" w:color="auto"/>
      </w:divBdr>
    </w:div>
    <w:div w:id="1562473803">
      <w:bodyDiv w:val="1"/>
      <w:marLeft w:val="0pt"/>
      <w:marRight w:val="0pt"/>
      <w:marTop w:val="0pt"/>
      <w:marBottom w:val="0pt"/>
      <w:divBdr>
        <w:top w:val="none" w:sz="0" w:space="0" w:color="auto"/>
        <w:left w:val="none" w:sz="0" w:space="0" w:color="auto"/>
        <w:bottom w:val="none" w:sz="0" w:space="0" w:color="auto"/>
        <w:right w:val="none" w:sz="0" w:space="0" w:color="auto"/>
      </w:divBdr>
    </w:div>
    <w:div w:id="2025203755">
      <w:bodyDiv w:val="1"/>
      <w:marLeft w:val="0pt"/>
      <w:marRight w:val="0pt"/>
      <w:marTop w:val="0pt"/>
      <w:marBottom w:val="0pt"/>
      <w:divBdr>
        <w:top w:val="none" w:sz="0" w:space="0" w:color="auto"/>
        <w:left w:val="none" w:sz="0" w:space="0" w:color="auto"/>
        <w:bottom w:val="none" w:sz="0" w:space="0" w:color="auto"/>
        <w:right w:val="none" w:sz="0" w:space="0" w:color="auto"/>
      </w:divBdr>
    </w:div>
    <w:div w:id="2105110397">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jpeg"/><Relationship Id="rId18" Type="http://purl.oclc.org/ooxml/officeDocument/relationships/image" Target="media/image9.png"/><Relationship Id="rId3" Type="http://purl.oclc.org/ooxml/officeDocument/relationships/styles" Target="styles.xml"/><Relationship Id="rId21" Type="http://purl.oclc.org/ooxml/officeDocument/relationships/theme" Target="theme/theme1.xml"/><Relationship Id="rId7" Type="http://purl.oclc.org/ooxml/officeDocument/relationships/endnotes" Target="endnotes.xml"/><Relationship Id="rId12" Type="http://purl.oclc.org/ooxml/officeDocument/relationships/image" Target="media/image3.jpeg"/><Relationship Id="rId17" Type="http://purl.oclc.org/ooxml/officeDocument/relationships/image" Target="media/image8.png"/><Relationship Id="rId2" Type="http://purl.oclc.org/ooxml/officeDocument/relationships/numbering" Target="numbering.xml"/><Relationship Id="rId16" Type="http://purl.oclc.org/ooxml/officeDocument/relationships/image" Target="media/image7.jpeg"/><Relationship Id="rId20"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jpeg"/><Relationship Id="rId5" Type="http://purl.oclc.org/ooxml/officeDocument/relationships/webSettings" Target="webSettings.xml"/><Relationship Id="rId15" Type="http://purl.oclc.org/ooxml/officeDocument/relationships/image" Target="media/image6.png"/><Relationship Id="rId10" Type="http://purl.oclc.org/ooxml/officeDocument/relationships/image" Target="media/image1.png"/><Relationship Id="rId19" Type="http://purl.oclc.org/ooxml/officeDocument/relationships/image" Target="media/image10.emf"/><Relationship Id="rId4" Type="http://purl.oclc.org/ooxml/officeDocument/relationships/settings" Target="settings.xml"/><Relationship Id="rId9" Type="http://purl.oclc.org/ooxml/officeDocument/relationships/footer" Target="footer2.xml"/><Relationship Id="rId14" Type="http://purl.oclc.org/ooxml/officeDocument/relationships/image" Target="media/image5.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302EDB4-93B1-430F-A065-1445B7F37F52}">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07</TotalTime>
  <Pages>1</Pages>
  <Words>2643</Words>
  <Characters>14278</Characters>
  <Application>Microsoft Office Word</Application>
  <DocSecurity>0</DocSecurity>
  <Lines>118</Lines>
  <Paragraphs>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ODRIGO CARDOSO</cp:lastModifiedBy>
  <cp:revision>11</cp:revision>
  <cp:lastPrinted>2022-03-31T11:29:00Z</cp:lastPrinted>
  <dcterms:created xsi:type="dcterms:W3CDTF">2022-03-29T11:23:00Z</dcterms:created>
  <dcterms:modified xsi:type="dcterms:W3CDTF">2022-03-31T11:36: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4f0f45da-cc1f-3292-8b7e-730a4ef8288d</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